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A7A50" w14:textId="77777777" w:rsidR="001402E9" w:rsidRDefault="00923E79">
      <w:pPr>
        <w:ind w:right="-185"/>
        <w:jc w:val="center"/>
        <w:rPr>
          <w:sz w:val="20"/>
          <w:szCs w:val="20"/>
        </w:rPr>
      </w:pPr>
      <w:r>
        <w:rPr>
          <w:rFonts w:ascii="Calibri" w:eastAsia="Calibri" w:hAnsi="Calibri" w:cs="Calibri"/>
          <w:b/>
          <w:bCs/>
          <w:sz w:val="14"/>
          <w:szCs w:val="14"/>
        </w:rPr>
        <w:t>Journal of Physics and Its Applications</w:t>
      </w:r>
      <w:r w:rsidR="0003312B">
        <w:rPr>
          <w:rFonts w:ascii="Calibri" w:eastAsia="Calibri" w:hAnsi="Calibri" w:cs="Calibri"/>
          <w:sz w:val="14"/>
          <w:szCs w:val="14"/>
        </w:rPr>
        <w:t xml:space="preserve">, x(x) </w:t>
      </w:r>
      <w:proofErr w:type="spellStart"/>
      <w:r w:rsidR="0003312B">
        <w:rPr>
          <w:rFonts w:ascii="Calibri" w:eastAsia="Calibri" w:hAnsi="Calibri" w:cs="Calibri"/>
          <w:sz w:val="14"/>
          <w:szCs w:val="14"/>
        </w:rPr>
        <w:t>xxxx</w:t>
      </w:r>
      <w:proofErr w:type="spellEnd"/>
      <w:r w:rsidR="0003312B">
        <w:rPr>
          <w:rFonts w:ascii="Calibri" w:eastAsia="Calibri" w:hAnsi="Calibri" w:cs="Calibri"/>
          <w:sz w:val="14"/>
          <w:szCs w:val="14"/>
        </w:rPr>
        <w:t>, Pages: xx‐xx</w:t>
      </w:r>
    </w:p>
    <w:p w14:paraId="68A30E60" w14:textId="77777777" w:rsidR="001402E9" w:rsidRDefault="001402E9">
      <w:pPr>
        <w:spacing w:line="20" w:lineRule="exact"/>
        <w:rPr>
          <w:sz w:val="24"/>
          <w:szCs w:val="24"/>
        </w:rPr>
      </w:pPr>
    </w:p>
    <w:p w14:paraId="526B655F" w14:textId="2B068493" w:rsidR="001402E9" w:rsidRDefault="0026132B">
      <w:pPr>
        <w:spacing w:line="210" w:lineRule="exact"/>
        <w:rPr>
          <w:sz w:val="24"/>
          <w:szCs w:val="24"/>
        </w:rPr>
      </w:pPr>
      <w:r>
        <w:rPr>
          <w:noProof/>
          <w:sz w:val="24"/>
          <w:szCs w:val="24"/>
        </w:rPr>
        <mc:AlternateContent>
          <mc:Choice Requires="wpg">
            <w:drawing>
              <wp:anchor distT="0" distB="0" distL="114300" distR="114300" simplePos="0" relativeHeight="251676672" behindDoc="0" locked="0" layoutInCell="1" allowOverlap="1" wp14:anchorId="26110FF9" wp14:editId="12503B7A">
                <wp:simplePos x="0" y="0"/>
                <wp:positionH relativeFrom="column">
                  <wp:posOffset>973455</wp:posOffset>
                </wp:positionH>
                <wp:positionV relativeFrom="paragraph">
                  <wp:posOffset>82550</wp:posOffset>
                </wp:positionV>
                <wp:extent cx="4325620" cy="691515"/>
                <wp:effectExtent l="17145" t="13970" r="10160" b="18415"/>
                <wp:wrapNone/>
                <wp:docPr id="7"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5620" cy="691515"/>
                          <a:chOff x="2667" y="1877"/>
                          <a:chExt cx="6812" cy="1089"/>
                        </a:xfrm>
                      </wpg:grpSpPr>
                      <wps:wsp>
                        <wps:cNvPr id="8" name="Rectangle 32"/>
                        <wps:cNvSpPr>
                          <a:spLocks noChangeArrowheads="1"/>
                        </wps:cNvSpPr>
                        <wps:spPr bwMode="auto">
                          <a:xfrm>
                            <a:off x="2667" y="1877"/>
                            <a:ext cx="6812" cy="1089"/>
                          </a:xfrm>
                          <a:prstGeom prst="rect">
                            <a:avLst/>
                          </a:prstGeom>
                          <a:solidFill>
                            <a:schemeClr val="bg1">
                              <a:lumMod val="85000"/>
                              <a:lumOff val="0"/>
                            </a:schemeClr>
                          </a:solidFill>
                          <a:ln w="19050">
                            <a:solidFill>
                              <a:schemeClr val="bg1">
                                <a:lumMod val="100000"/>
                                <a:lumOff val="0"/>
                              </a:schemeClr>
                            </a:solidFill>
                            <a:miter lim="800000"/>
                            <a:headEnd/>
                            <a:tailEnd/>
                          </a:ln>
                        </wps:spPr>
                        <wps:txbx>
                          <w:txbxContent>
                            <w:p w14:paraId="49519A79" w14:textId="77777777" w:rsidR="001E35C4" w:rsidRDefault="001E35C4"/>
                            <w:p w14:paraId="5AA00339" w14:textId="77777777" w:rsidR="001E35C4" w:rsidRDefault="001E35C4"/>
                            <w:p w14:paraId="47A897CB" w14:textId="77777777" w:rsidR="001E35C4" w:rsidRDefault="001E35C4"/>
                            <w:p w14:paraId="29D42AC7" w14:textId="77777777" w:rsidR="001E35C4" w:rsidRDefault="001E35C4"/>
                          </w:txbxContent>
                        </wps:txbx>
                        <wps:bodyPr rot="0" vert="horz" wrap="square" lIns="74295" tIns="8890" rIns="74295" bIns="8890" anchor="t" anchorCtr="0" upright="1">
                          <a:noAutofit/>
                        </wps:bodyPr>
                      </wps:wsp>
                      <wps:wsp>
                        <wps:cNvPr id="9" name="Text Box 33"/>
                        <wps:cNvSpPr txBox="1">
                          <a:spLocks noChangeArrowheads="1"/>
                        </wps:cNvSpPr>
                        <wps:spPr bwMode="auto">
                          <a:xfrm>
                            <a:off x="3448" y="2025"/>
                            <a:ext cx="5428"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321C8" w14:textId="77777777" w:rsidR="001E35C4" w:rsidRPr="002D4591" w:rsidRDefault="001E35C4" w:rsidP="001E35C4">
                              <w:pPr>
                                <w:jc w:val="center"/>
                                <w:rPr>
                                  <w:rFonts w:ascii="Cambria" w:hAnsi="Cambria" w:cs="Calibri"/>
                                  <w:sz w:val="30"/>
                                  <w:szCs w:val="30"/>
                                </w:rPr>
                              </w:pPr>
                              <w:r w:rsidRPr="002D4591">
                                <w:rPr>
                                  <w:rFonts w:ascii="Cambria" w:hAnsi="Cambria" w:cs="Calibri"/>
                                  <w:sz w:val="30"/>
                                  <w:szCs w:val="30"/>
                                </w:rPr>
                                <w:t>Journal of Physics and Its Applications</w:t>
                              </w:r>
                            </w:p>
                          </w:txbxContent>
                        </wps:txbx>
                        <wps:bodyPr rot="0" vert="horz" wrap="square" lIns="74295" tIns="8890" rIns="74295" bIns="8890" anchor="t" anchorCtr="0" upright="1">
                          <a:noAutofit/>
                        </wps:bodyPr>
                      </wps:wsp>
                      <wps:wsp>
                        <wps:cNvPr id="10" name="Text Box 34"/>
                        <wps:cNvSpPr txBox="1">
                          <a:spLocks noChangeArrowheads="1"/>
                        </wps:cNvSpPr>
                        <wps:spPr bwMode="auto">
                          <a:xfrm>
                            <a:off x="3838" y="2547"/>
                            <a:ext cx="4416" cy="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D1AD58" w14:textId="77777777" w:rsidR="001E35C4" w:rsidRPr="001E35C4" w:rsidRDefault="001E35C4" w:rsidP="001E35C4">
                              <w:pPr>
                                <w:jc w:val="center"/>
                                <w:rPr>
                                  <w:rFonts w:ascii="Calibri" w:hAnsi="Calibri" w:cs="Calibri"/>
                                  <w:sz w:val="16"/>
                                  <w:szCs w:val="16"/>
                                </w:rPr>
                              </w:pPr>
                              <w:r w:rsidRPr="002D4591">
                                <w:rPr>
                                  <w:rFonts w:ascii="Cambria" w:hAnsi="Cambria" w:cs="Calibri"/>
                                  <w:sz w:val="20"/>
                                  <w:szCs w:val="20"/>
                                </w:rPr>
                                <w:t xml:space="preserve">Journal </w:t>
                              </w:r>
                              <w:proofErr w:type="gramStart"/>
                              <w:r w:rsidRPr="002D4591">
                                <w:rPr>
                                  <w:rFonts w:ascii="Cambria" w:hAnsi="Cambria" w:cs="Calibri"/>
                                  <w:sz w:val="20"/>
                                  <w:szCs w:val="20"/>
                                </w:rPr>
                                <w:t>hom</w:t>
                              </w:r>
                              <w:r w:rsidR="00803928" w:rsidRPr="002D4591">
                                <w:rPr>
                                  <w:rFonts w:ascii="Cambria" w:hAnsi="Cambria" w:cs="Calibri"/>
                                  <w:sz w:val="20"/>
                                  <w:szCs w:val="20"/>
                                </w:rPr>
                                <w:t>e</w:t>
                              </w:r>
                              <w:r w:rsidRPr="002D4591">
                                <w:rPr>
                                  <w:rFonts w:ascii="Cambria" w:hAnsi="Cambria" w:cs="Calibri"/>
                                  <w:sz w:val="20"/>
                                  <w:szCs w:val="20"/>
                                </w:rPr>
                                <w:t>page :</w:t>
                              </w:r>
                              <w:proofErr w:type="gramEnd"/>
                              <w:r w:rsidRPr="002D4591">
                                <w:rPr>
                                  <w:rFonts w:ascii="Cambria" w:hAnsi="Cambria" w:cs="Calibri"/>
                                  <w:sz w:val="20"/>
                                  <w:szCs w:val="20"/>
                                </w:rPr>
                                <w:t xml:space="preserve"> http:/www</w:t>
                              </w:r>
                              <w:r w:rsidRPr="001E35C4">
                                <w:rPr>
                                  <w:rFonts w:ascii="Calibri" w:hAnsi="Calibri" w:cs="Calibri"/>
                                  <w:sz w:val="16"/>
                                  <w:szCs w:val="16"/>
                                </w:rPr>
                                <w:t>.</w:t>
                              </w:r>
                            </w:p>
                            <w:p w14:paraId="10F3D327" w14:textId="77777777" w:rsidR="001E35C4" w:rsidRDefault="001E35C4"/>
                          </w:txbxContent>
                        </wps:txbx>
                        <wps:bodyPr rot="0" vert="horz" wrap="square" lIns="74295" tIns="8890" rIns="74295" bIns="889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110FF9" id="Group 35" o:spid="_x0000_s1026" style="position:absolute;margin-left:76.65pt;margin-top:6.5pt;width:340.6pt;height:54.45pt;z-index:251676672" coordorigin="2667,1877" coordsize="6812,1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">
                <v:rect id="Rectangle 32" o:spid="_x0000_s1027" style="position:absolute;left:2667;top:1877;width:6812;height:1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" fillcolor="#d8d8d8 [2732]" strokecolor="white [3212]" strokeweight="1.5pt">
                  <v:textbox inset="5.85pt,.7pt,5.85pt,.7pt">
                    <w:txbxContent>
                      <w:p w14:paraId="49519A79" w14:textId="77777777" w:rsidR="001E35C4" w:rsidRDefault="001E35C4"/>
                      <w:p w14:paraId="5AA00339" w14:textId="77777777" w:rsidR="001E35C4" w:rsidRDefault="001E35C4"/>
                      <w:p w14:paraId="47A897CB" w14:textId="77777777" w:rsidR="001E35C4" w:rsidRDefault="001E35C4"/>
                      <w:p w14:paraId="29D42AC7" w14:textId="77777777" w:rsidR="001E35C4" w:rsidRDefault="001E35C4"/>
                    </w:txbxContent>
                  </v:textbox>
                </v:rect>
                <v:shapetype id="_x0000_t202" coordsize="21600,21600" o:spt="202" path="m,l,21600r21600,l21600,xe">
                  <v:stroke joinstyle="miter"/>
                  <v:path gradientshapeok="t" o:connecttype="rect"/>
                </v:shapetype>
                <v:shape id="Text Box 33" o:spid="_x0000_s1028" type="#_x0000_t202" style="position:absolute;left:3448;top:2025;width:5428;height: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" filled="f" stroked="f">
                  <v:textbox inset="5.85pt,.7pt,5.85pt,.7pt">
                    <w:txbxContent>
                      <w:p w14:paraId="1CC321C8" w14:textId="77777777" w:rsidR="001E35C4" w:rsidRPr="002D4591" w:rsidRDefault="001E35C4" w:rsidP="001E35C4">
                        <w:pPr>
                          <w:jc w:val="center"/>
                          <w:rPr>
                            <w:rFonts w:ascii="Cambria" w:hAnsi="Cambria" w:cs="Calibri"/>
                            <w:sz w:val="30"/>
                            <w:szCs w:val="30"/>
                          </w:rPr>
                        </w:pPr>
                        <w:r w:rsidRPr="002D4591">
                          <w:rPr>
                            <w:rFonts w:ascii="Cambria" w:hAnsi="Cambria" w:cs="Calibri"/>
                            <w:sz w:val="30"/>
                            <w:szCs w:val="30"/>
                          </w:rPr>
                          <w:t>Journal of Physics and Its Applications</w:t>
                        </w:r>
                      </w:p>
                    </w:txbxContent>
                  </v:textbox>
                </v:shape>
                <v:shape id="Text Box 34" o:spid="_x0000_s1029" type="#_x0000_t202" style="position:absolute;left:3838;top:2547;width:4416;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" filled="f" stroked="f">
                  <v:textbox inset="5.85pt,.7pt,5.85pt,.7pt">
                    <w:txbxContent>
                      <w:p w14:paraId="12D1AD58" w14:textId="77777777" w:rsidR="001E35C4" w:rsidRPr="001E35C4" w:rsidRDefault="001E35C4" w:rsidP="001E35C4">
                        <w:pPr>
                          <w:jc w:val="center"/>
                          <w:rPr>
                            <w:rFonts w:ascii="Calibri" w:hAnsi="Calibri" w:cs="Calibri"/>
                            <w:sz w:val="16"/>
                            <w:szCs w:val="16"/>
                          </w:rPr>
                        </w:pPr>
                        <w:r w:rsidRPr="002D4591">
                          <w:rPr>
                            <w:rFonts w:ascii="Cambria" w:hAnsi="Cambria" w:cs="Calibri"/>
                            <w:sz w:val="20"/>
                            <w:szCs w:val="20"/>
                          </w:rPr>
                          <w:t xml:space="preserve">Journal </w:t>
                        </w:r>
                        <w:proofErr w:type="gramStart"/>
                        <w:r w:rsidRPr="002D4591">
                          <w:rPr>
                            <w:rFonts w:ascii="Cambria" w:hAnsi="Cambria" w:cs="Calibri"/>
                            <w:sz w:val="20"/>
                            <w:szCs w:val="20"/>
                          </w:rPr>
                          <w:t>hom</w:t>
                        </w:r>
                        <w:r w:rsidR="00803928" w:rsidRPr="002D4591">
                          <w:rPr>
                            <w:rFonts w:ascii="Cambria" w:hAnsi="Cambria" w:cs="Calibri"/>
                            <w:sz w:val="20"/>
                            <w:szCs w:val="20"/>
                          </w:rPr>
                          <w:t>e</w:t>
                        </w:r>
                        <w:r w:rsidRPr="002D4591">
                          <w:rPr>
                            <w:rFonts w:ascii="Cambria" w:hAnsi="Cambria" w:cs="Calibri"/>
                            <w:sz w:val="20"/>
                            <w:szCs w:val="20"/>
                          </w:rPr>
                          <w:t>page :</w:t>
                        </w:r>
                        <w:proofErr w:type="gramEnd"/>
                        <w:r w:rsidRPr="002D4591">
                          <w:rPr>
                            <w:rFonts w:ascii="Cambria" w:hAnsi="Cambria" w:cs="Calibri"/>
                            <w:sz w:val="20"/>
                            <w:szCs w:val="20"/>
                          </w:rPr>
                          <w:t xml:space="preserve"> http:/www</w:t>
                        </w:r>
                        <w:r w:rsidRPr="001E35C4">
                          <w:rPr>
                            <w:rFonts w:ascii="Calibri" w:hAnsi="Calibri" w:cs="Calibri"/>
                            <w:sz w:val="16"/>
                            <w:szCs w:val="16"/>
                          </w:rPr>
                          <w:t>.</w:t>
                        </w:r>
                      </w:p>
                      <w:p w14:paraId="10F3D327" w14:textId="77777777" w:rsidR="001E35C4" w:rsidRDefault="001E35C4"/>
                    </w:txbxContent>
                  </v:textbox>
                </v:shape>
              </v:group>
            </w:pict>
          </mc:Fallback>
        </mc:AlternateContent>
      </w:r>
      <w:r>
        <w:rPr>
          <w:noProof/>
          <w:sz w:val="24"/>
          <w:szCs w:val="24"/>
        </w:rPr>
        <mc:AlternateContent>
          <mc:Choice Requires="wps">
            <w:drawing>
              <wp:anchor distT="0" distB="0" distL="0" distR="0" simplePos="0" relativeHeight="251655168" behindDoc="0" locked="0" layoutInCell="0" allowOverlap="1" wp14:anchorId="779E9367" wp14:editId="781E99D8">
                <wp:simplePos x="0" y="0"/>
                <wp:positionH relativeFrom="column">
                  <wp:posOffset>13970</wp:posOffset>
                </wp:positionH>
                <wp:positionV relativeFrom="paragraph">
                  <wp:posOffset>57785</wp:posOffset>
                </wp:positionV>
                <wp:extent cx="6091555" cy="0"/>
                <wp:effectExtent l="10160" t="8255" r="13335" b="10795"/>
                <wp:wrapNone/>
                <wp:docPr id="6" name="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1555"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EE9A9F" id="Shape 10" o:spid="_x0000_s1026" style="position:absolute;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1.1pt,4.55pt" to="480.7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" o:allowincell="f" strokeweight=".16931mm"/>
            </w:pict>
          </mc:Fallback>
        </mc:AlternateContent>
      </w:r>
    </w:p>
    <w:p w14:paraId="7D1CC7F2" w14:textId="77777777" w:rsidR="001402E9" w:rsidRDefault="001402E9">
      <w:pPr>
        <w:spacing w:line="20" w:lineRule="exact"/>
        <w:rPr>
          <w:sz w:val="24"/>
          <w:szCs w:val="24"/>
        </w:rPr>
      </w:pPr>
    </w:p>
    <w:p w14:paraId="542F9855" w14:textId="77777777" w:rsidR="001402E9" w:rsidRDefault="001402E9">
      <w:pPr>
        <w:spacing w:line="99" w:lineRule="exact"/>
        <w:rPr>
          <w:sz w:val="24"/>
          <w:szCs w:val="24"/>
        </w:rPr>
      </w:pPr>
    </w:p>
    <w:p w14:paraId="40F3D3D0" w14:textId="77777777" w:rsidR="001402E9" w:rsidRDefault="001402E9">
      <w:pPr>
        <w:spacing w:line="20" w:lineRule="exact"/>
        <w:rPr>
          <w:sz w:val="24"/>
          <w:szCs w:val="24"/>
        </w:rPr>
      </w:pPr>
    </w:p>
    <w:p w14:paraId="6511B1B8" w14:textId="77777777" w:rsidR="001402E9" w:rsidRDefault="001402E9">
      <w:pPr>
        <w:spacing w:line="200" w:lineRule="exact"/>
        <w:rPr>
          <w:sz w:val="24"/>
          <w:szCs w:val="24"/>
        </w:rPr>
      </w:pPr>
    </w:p>
    <w:p w14:paraId="72DBD3E8" w14:textId="77777777" w:rsidR="001E35C4" w:rsidRDefault="001E35C4">
      <w:pPr>
        <w:spacing w:line="200" w:lineRule="exact"/>
        <w:rPr>
          <w:sz w:val="24"/>
          <w:szCs w:val="24"/>
        </w:rPr>
      </w:pPr>
    </w:p>
    <w:p w14:paraId="765D52FB" w14:textId="77777777" w:rsidR="001E35C4" w:rsidRDefault="001E35C4">
      <w:pPr>
        <w:spacing w:line="200" w:lineRule="exact"/>
        <w:rPr>
          <w:sz w:val="24"/>
          <w:szCs w:val="24"/>
        </w:rPr>
      </w:pPr>
    </w:p>
    <w:p w14:paraId="75455001" w14:textId="77777777" w:rsidR="001402E9" w:rsidRDefault="001402E9">
      <w:pPr>
        <w:spacing w:line="200" w:lineRule="exact"/>
        <w:rPr>
          <w:sz w:val="24"/>
          <w:szCs w:val="24"/>
        </w:rPr>
      </w:pPr>
    </w:p>
    <w:p w14:paraId="7F1B3B0F" w14:textId="5F6DDCA9" w:rsidR="001402E9" w:rsidRDefault="0026132B">
      <w:pPr>
        <w:spacing w:line="320" w:lineRule="exact"/>
        <w:rPr>
          <w:sz w:val="24"/>
          <w:szCs w:val="24"/>
        </w:rPr>
      </w:pPr>
      <w:r>
        <w:rPr>
          <w:noProof/>
          <w:sz w:val="24"/>
          <w:szCs w:val="24"/>
        </w:rPr>
        <mc:AlternateContent>
          <mc:Choice Requires="wps">
            <w:drawing>
              <wp:anchor distT="0" distB="0" distL="0" distR="0" simplePos="0" relativeHeight="251677696" behindDoc="0" locked="0" layoutInCell="0" allowOverlap="1" wp14:anchorId="1989CF5B" wp14:editId="2179F9B8">
                <wp:simplePos x="0" y="0"/>
                <wp:positionH relativeFrom="column">
                  <wp:posOffset>17780</wp:posOffset>
                </wp:positionH>
                <wp:positionV relativeFrom="paragraph">
                  <wp:posOffset>74930</wp:posOffset>
                </wp:positionV>
                <wp:extent cx="6091555" cy="0"/>
                <wp:effectExtent l="13970" t="12065" r="9525" b="6985"/>
                <wp:wrapNone/>
                <wp:docPr id="5"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1555"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2EA5FE" id="Line 36" o:spid="_x0000_s1026" style="position:absolute;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1.4pt,5.9pt" to="481.0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" o:allowincell="f" strokeweight=".16931mm"/>
            </w:pict>
          </mc:Fallback>
        </mc:AlternateContent>
      </w:r>
    </w:p>
    <w:p w14:paraId="1D2E231C" w14:textId="2A952AC7" w:rsidR="001402E9" w:rsidRPr="00856C8D" w:rsidRDefault="0026132B" w:rsidP="00856C8D">
      <w:pPr>
        <w:pStyle w:val="NormalWeb"/>
        <w:rPr>
          <w:b/>
          <w:bCs/>
        </w:rPr>
      </w:pPr>
      <w:r w:rsidRPr="0026132B">
        <w:rPr>
          <w:b/>
          <w:bCs/>
        </w:rPr>
        <w:t>Morphological, Crystallinity, and Functional Group Analysis of Coconut Shell-Based Activated Carbon with Carbonization Temperature Variations for Supercapacitor Electrode Potential</w:t>
      </w:r>
    </w:p>
    <w:p w14:paraId="0E05AA5D" w14:textId="76EABBA3" w:rsidR="001402E9" w:rsidRPr="001E35C4" w:rsidRDefault="00856C8D">
      <w:pPr>
        <w:ind w:left="6"/>
        <w:rPr>
          <w:sz w:val="20"/>
          <w:szCs w:val="20"/>
          <w:vertAlign w:val="superscript"/>
        </w:rPr>
      </w:pPr>
      <w:proofErr w:type="spellStart"/>
      <w:r>
        <w:rPr>
          <w:rFonts w:ascii="Cambria" w:eastAsia="Cambria" w:hAnsi="Cambria" w:cs="Cambria"/>
          <w:sz w:val="20"/>
          <w:szCs w:val="20"/>
        </w:rPr>
        <w:t>Sheill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Rully</w:t>
      </w:r>
      <w:proofErr w:type="spellEnd"/>
      <w:r>
        <w:rPr>
          <w:rFonts w:ascii="Cambria" w:eastAsia="Cambria" w:hAnsi="Cambria" w:cs="Cambria"/>
          <w:sz w:val="20"/>
          <w:szCs w:val="20"/>
        </w:rPr>
        <w:t xml:space="preserve"> Anggita</w:t>
      </w:r>
      <w:r w:rsidR="001E35C4">
        <w:rPr>
          <w:rFonts w:ascii="Cambria" w:eastAsia="Cambria" w:hAnsi="Cambria" w:cs="Cambria"/>
          <w:sz w:val="20"/>
          <w:szCs w:val="20"/>
          <w:vertAlign w:val="superscript"/>
        </w:rPr>
        <w:t>1</w:t>
      </w:r>
      <w:r w:rsidR="001E35C4">
        <w:rPr>
          <w:rFonts w:ascii="Cambria" w:eastAsia="Cambria" w:hAnsi="Cambria" w:cs="Cambria"/>
          <w:sz w:val="20"/>
          <w:szCs w:val="20"/>
        </w:rPr>
        <w:t xml:space="preserve">, </w:t>
      </w:r>
      <w:proofErr w:type="spellStart"/>
      <w:r w:rsidR="001E35C4">
        <w:rPr>
          <w:rFonts w:ascii="Cambria" w:eastAsia="Cambria" w:hAnsi="Cambria" w:cs="Cambria"/>
          <w:sz w:val="20"/>
          <w:szCs w:val="20"/>
        </w:rPr>
        <w:t>A</w:t>
      </w:r>
      <w:r>
        <w:rPr>
          <w:rFonts w:ascii="Cambria" w:eastAsia="Cambria" w:hAnsi="Cambria" w:cs="Cambria"/>
          <w:sz w:val="20"/>
          <w:szCs w:val="20"/>
        </w:rPr>
        <w:t>rind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Yukashima</w:t>
      </w:r>
      <w:proofErr w:type="spellEnd"/>
      <w:r>
        <w:rPr>
          <w:rFonts w:ascii="Cambria" w:eastAsia="Cambria" w:hAnsi="Cambria" w:cs="Cambria"/>
          <w:sz w:val="20"/>
          <w:szCs w:val="20"/>
        </w:rPr>
        <w:t xml:space="preserve"> Putri Prahesti</w:t>
      </w:r>
      <w:r w:rsidR="001E35C4">
        <w:rPr>
          <w:rFonts w:ascii="Cambria" w:eastAsia="Cambria" w:hAnsi="Cambria" w:cs="Cambria"/>
          <w:sz w:val="20"/>
          <w:szCs w:val="20"/>
          <w:vertAlign w:val="superscript"/>
        </w:rPr>
        <w:t>2</w:t>
      </w:r>
      <w:r w:rsidR="001E35C4">
        <w:rPr>
          <w:rFonts w:ascii="Cambria" w:eastAsia="Cambria" w:hAnsi="Cambria" w:cs="Cambria"/>
          <w:sz w:val="20"/>
          <w:szCs w:val="20"/>
        </w:rPr>
        <w:t xml:space="preserve">, </w:t>
      </w:r>
      <w:proofErr w:type="spellStart"/>
      <w:r w:rsidR="008D651F">
        <w:rPr>
          <w:rFonts w:ascii="Cambria" w:eastAsia="Cambria" w:hAnsi="Cambria" w:cs="Cambria"/>
          <w:sz w:val="20"/>
          <w:szCs w:val="20"/>
        </w:rPr>
        <w:t>Tasya</w:t>
      </w:r>
      <w:proofErr w:type="spellEnd"/>
      <w:r w:rsidR="008D651F">
        <w:rPr>
          <w:rFonts w:ascii="Cambria" w:eastAsia="Cambria" w:hAnsi="Cambria" w:cs="Cambria"/>
          <w:sz w:val="20"/>
          <w:szCs w:val="20"/>
        </w:rPr>
        <w:t xml:space="preserve"> </w:t>
      </w:r>
      <w:proofErr w:type="spellStart"/>
      <w:r w:rsidR="008D651F">
        <w:rPr>
          <w:rFonts w:ascii="Cambria" w:eastAsia="Cambria" w:hAnsi="Cambria" w:cs="Cambria"/>
          <w:sz w:val="20"/>
          <w:szCs w:val="20"/>
        </w:rPr>
        <w:t>Salsabila</w:t>
      </w:r>
      <w:proofErr w:type="spellEnd"/>
      <w:r w:rsidR="008D651F">
        <w:rPr>
          <w:rFonts w:ascii="Cambria" w:eastAsia="Cambria" w:hAnsi="Cambria" w:cs="Cambria"/>
          <w:sz w:val="20"/>
          <w:szCs w:val="20"/>
        </w:rPr>
        <w:t xml:space="preserve"> Azizah</w:t>
      </w:r>
      <w:r w:rsidR="008D651F">
        <w:rPr>
          <w:rFonts w:ascii="Cambria" w:eastAsia="Cambria" w:hAnsi="Cambria" w:cs="Cambria"/>
          <w:sz w:val="20"/>
          <w:szCs w:val="20"/>
          <w:vertAlign w:val="superscript"/>
        </w:rPr>
        <w:t>3</w:t>
      </w:r>
      <w:r w:rsidR="008D651F">
        <w:rPr>
          <w:rFonts w:ascii="Cambria" w:eastAsia="Cambria" w:hAnsi="Cambria" w:cs="Cambria"/>
          <w:sz w:val="20"/>
          <w:szCs w:val="20"/>
        </w:rPr>
        <w:t xml:space="preserve"> </w:t>
      </w:r>
      <w:r>
        <w:rPr>
          <w:rFonts w:ascii="Cambria" w:eastAsia="Cambria" w:hAnsi="Cambria" w:cs="Cambria"/>
          <w:sz w:val="20"/>
          <w:szCs w:val="20"/>
        </w:rPr>
        <w:t xml:space="preserve">and </w:t>
      </w:r>
      <w:r w:rsidR="001E35C4">
        <w:rPr>
          <w:rFonts w:ascii="Cambria" w:eastAsia="Cambria" w:hAnsi="Cambria" w:cs="Cambria"/>
          <w:sz w:val="20"/>
          <w:szCs w:val="20"/>
        </w:rPr>
        <w:t>A</w:t>
      </w:r>
      <w:r>
        <w:rPr>
          <w:rFonts w:ascii="Cambria" w:eastAsia="Cambria" w:hAnsi="Cambria" w:cs="Cambria"/>
          <w:sz w:val="20"/>
          <w:szCs w:val="20"/>
        </w:rPr>
        <w:t>rsini</w:t>
      </w:r>
      <w:r w:rsidR="008D651F">
        <w:rPr>
          <w:rFonts w:ascii="Cambria" w:eastAsia="Cambria" w:hAnsi="Cambria" w:cs="Cambria"/>
          <w:sz w:val="20"/>
          <w:szCs w:val="20"/>
          <w:vertAlign w:val="superscript"/>
        </w:rPr>
        <w:t>4</w:t>
      </w:r>
    </w:p>
    <w:p w14:paraId="0A656650" w14:textId="77777777" w:rsidR="001402E9" w:rsidRDefault="001402E9">
      <w:pPr>
        <w:spacing w:line="136" w:lineRule="exact"/>
        <w:rPr>
          <w:sz w:val="24"/>
          <w:szCs w:val="24"/>
        </w:rPr>
      </w:pPr>
    </w:p>
    <w:p w14:paraId="6F12CB33" w14:textId="28628319" w:rsidR="001402E9" w:rsidRDefault="0003312B">
      <w:pPr>
        <w:ind w:left="6"/>
        <w:rPr>
          <w:sz w:val="20"/>
          <w:szCs w:val="20"/>
        </w:rPr>
      </w:pPr>
      <w:r>
        <w:rPr>
          <w:rFonts w:ascii="Cambria" w:eastAsia="Cambria" w:hAnsi="Cambria" w:cs="Cambria"/>
          <w:i/>
          <w:iCs/>
          <w:sz w:val="10"/>
          <w:szCs w:val="10"/>
        </w:rPr>
        <w:t>1</w:t>
      </w:r>
      <w:r w:rsidR="00856C8D">
        <w:rPr>
          <w:rFonts w:ascii="Cambria" w:eastAsia="Cambria" w:hAnsi="Cambria" w:cs="Cambria"/>
          <w:i/>
          <w:iCs/>
          <w:sz w:val="15"/>
          <w:szCs w:val="15"/>
        </w:rPr>
        <w:t>Physics Department</w:t>
      </w:r>
      <w:r>
        <w:rPr>
          <w:rFonts w:ascii="Cambria" w:eastAsia="Cambria" w:hAnsi="Cambria" w:cs="Cambria"/>
          <w:i/>
          <w:iCs/>
          <w:sz w:val="15"/>
          <w:szCs w:val="15"/>
        </w:rPr>
        <w:t xml:space="preserve">, </w:t>
      </w:r>
      <w:r w:rsidR="00856C8D">
        <w:rPr>
          <w:rFonts w:ascii="Cambria" w:eastAsia="Cambria" w:hAnsi="Cambria" w:cs="Cambria"/>
          <w:i/>
          <w:iCs/>
          <w:sz w:val="15"/>
          <w:szCs w:val="15"/>
        </w:rPr>
        <w:t xml:space="preserve">UIN </w:t>
      </w:r>
      <w:proofErr w:type="spellStart"/>
      <w:r w:rsidR="00856C8D">
        <w:rPr>
          <w:rFonts w:ascii="Cambria" w:eastAsia="Cambria" w:hAnsi="Cambria" w:cs="Cambria"/>
          <w:i/>
          <w:iCs/>
          <w:sz w:val="15"/>
          <w:szCs w:val="15"/>
        </w:rPr>
        <w:t>Walisongo</w:t>
      </w:r>
      <w:proofErr w:type="spellEnd"/>
      <w:r w:rsidR="00856C8D">
        <w:rPr>
          <w:rFonts w:ascii="Cambria" w:eastAsia="Cambria" w:hAnsi="Cambria" w:cs="Cambria"/>
          <w:i/>
          <w:iCs/>
          <w:sz w:val="15"/>
          <w:szCs w:val="15"/>
        </w:rPr>
        <w:t xml:space="preserve">; </w:t>
      </w:r>
      <w:hyperlink r:id="rId6" w:history="1">
        <w:r w:rsidR="008D651F" w:rsidRPr="008B4F88">
          <w:rPr>
            <w:rStyle w:val="Hyperlink"/>
            <w:rFonts w:ascii="Cambria" w:eastAsia="Cambria" w:hAnsi="Cambria" w:cs="Cambria"/>
            <w:i/>
            <w:iCs/>
            <w:sz w:val="15"/>
            <w:szCs w:val="15"/>
          </w:rPr>
          <w:t>sheillarully@walisongo.ac.id</w:t>
        </w:r>
      </w:hyperlink>
      <w:r w:rsidR="008D651F">
        <w:rPr>
          <w:rFonts w:ascii="Cambria" w:eastAsia="Cambria" w:hAnsi="Cambria" w:cs="Cambria"/>
          <w:i/>
          <w:iCs/>
          <w:sz w:val="15"/>
          <w:szCs w:val="15"/>
        </w:rPr>
        <w:t xml:space="preserve"> </w:t>
      </w:r>
    </w:p>
    <w:p w14:paraId="3F0A4FF3" w14:textId="77777777" w:rsidR="001402E9" w:rsidRDefault="001402E9">
      <w:pPr>
        <w:spacing w:line="25" w:lineRule="exact"/>
        <w:rPr>
          <w:sz w:val="24"/>
          <w:szCs w:val="24"/>
        </w:rPr>
      </w:pPr>
    </w:p>
    <w:p w14:paraId="09A9F0D3" w14:textId="502549A2" w:rsidR="001402E9" w:rsidRDefault="0003312B">
      <w:pPr>
        <w:ind w:left="6"/>
        <w:rPr>
          <w:rFonts w:ascii="Cambria" w:eastAsia="Cambria" w:hAnsi="Cambria" w:cs="Cambria"/>
          <w:i/>
          <w:iCs/>
          <w:sz w:val="15"/>
          <w:szCs w:val="15"/>
        </w:rPr>
      </w:pPr>
      <w:r>
        <w:rPr>
          <w:rFonts w:ascii="Cambria" w:eastAsia="Cambria" w:hAnsi="Cambria" w:cs="Cambria"/>
          <w:i/>
          <w:iCs/>
          <w:sz w:val="10"/>
          <w:szCs w:val="10"/>
        </w:rPr>
        <w:t>2</w:t>
      </w:r>
      <w:r w:rsidR="00856C8D">
        <w:rPr>
          <w:rFonts w:ascii="Cambria" w:eastAsia="Cambria" w:hAnsi="Cambria" w:cs="Cambria"/>
          <w:i/>
          <w:iCs/>
          <w:sz w:val="15"/>
          <w:szCs w:val="15"/>
        </w:rPr>
        <w:t xml:space="preserve">Physics Department, UIN </w:t>
      </w:r>
      <w:proofErr w:type="spellStart"/>
      <w:r w:rsidR="00856C8D">
        <w:rPr>
          <w:rFonts w:ascii="Cambria" w:eastAsia="Cambria" w:hAnsi="Cambria" w:cs="Cambria"/>
          <w:i/>
          <w:iCs/>
          <w:sz w:val="15"/>
          <w:szCs w:val="15"/>
        </w:rPr>
        <w:t>Walisongo</w:t>
      </w:r>
      <w:proofErr w:type="spellEnd"/>
      <w:r w:rsidR="00856C8D">
        <w:rPr>
          <w:rFonts w:ascii="Cambria" w:eastAsia="Cambria" w:hAnsi="Cambria" w:cs="Cambria"/>
          <w:i/>
          <w:iCs/>
          <w:sz w:val="15"/>
          <w:szCs w:val="15"/>
        </w:rPr>
        <w:t xml:space="preserve">; </w:t>
      </w:r>
      <w:hyperlink r:id="rId7" w:history="1">
        <w:r w:rsidR="008D651F" w:rsidRPr="008B4F88">
          <w:rPr>
            <w:rStyle w:val="Hyperlink"/>
            <w:rFonts w:ascii="Cambria" w:eastAsia="Cambria" w:hAnsi="Cambria" w:cs="Cambria"/>
            <w:i/>
            <w:iCs/>
            <w:sz w:val="15"/>
            <w:szCs w:val="15"/>
          </w:rPr>
          <w:t>Arinda_yukashima_putri_p_2008026004@walisongo.ac.id</w:t>
        </w:r>
      </w:hyperlink>
    </w:p>
    <w:p w14:paraId="6D8A5FDB" w14:textId="67FAE5ED" w:rsidR="008D651F" w:rsidRDefault="008D651F">
      <w:pPr>
        <w:ind w:left="6"/>
        <w:rPr>
          <w:sz w:val="20"/>
          <w:szCs w:val="20"/>
        </w:rPr>
      </w:pPr>
      <w:r>
        <w:rPr>
          <w:rFonts w:ascii="Cambria" w:eastAsia="Cambria" w:hAnsi="Cambria" w:cs="Cambria"/>
          <w:i/>
          <w:iCs/>
          <w:sz w:val="10"/>
          <w:szCs w:val="10"/>
        </w:rPr>
        <w:t>3</w:t>
      </w:r>
      <w:r>
        <w:rPr>
          <w:rFonts w:ascii="Cambria" w:eastAsia="Cambria" w:hAnsi="Cambria" w:cs="Cambria"/>
          <w:i/>
          <w:iCs/>
          <w:sz w:val="15"/>
          <w:szCs w:val="15"/>
        </w:rPr>
        <w:t xml:space="preserve">Physics Department, UIN </w:t>
      </w:r>
      <w:proofErr w:type="spellStart"/>
      <w:r>
        <w:rPr>
          <w:rFonts w:ascii="Cambria" w:eastAsia="Cambria" w:hAnsi="Cambria" w:cs="Cambria"/>
          <w:i/>
          <w:iCs/>
          <w:sz w:val="15"/>
          <w:szCs w:val="15"/>
        </w:rPr>
        <w:t>Walisongo</w:t>
      </w:r>
      <w:proofErr w:type="spellEnd"/>
      <w:r>
        <w:rPr>
          <w:rFonts w:ascii="Cambria" w:eastAsia="Cambria" w:hAnsi="Cambria" w:cs="Cambria"/>
          <w:i/>
          <w:iCs/>
          <w:sz w:val="15"/>
          <w:szCs w:val="15"/>
        </w:rPr>
        <w:t xml:space="preserve">; </w:t>
      </w:r>
      <w:hyperlink r:id="rId8" w:history="1">
        <w:r w:rsidRPr="008B4F88">
          <w:rPr>
            <w:rStyle w:val="Hyperlink"/>
            <w:rFonts w:ascii="Cambria" w:eastAsia="Cambria" w:hAnsi="Cambria" w:cs="Cambria"/>
            <w:i/>
            <w:iCs/>
            <w:sz w:val="15"/>
            <w:szCs w:val="15"/>
          </w:rPr>
          <w:t>2108026035@student.walisongo.ac.id</w:t>
        </w:r>
      </w:hyperlink>
      <w:r>
        <w:rPr>
          <w:rFonts w:ascii="Cambria" w:eastAsia="Cambria" w:hAnsi="Cambria" w:cs="Cambria"/>
          <w:i/>
          <w:iCs/>
          <w:sz w:val="15"/>
          <w:szCs w:val="15"/>
        </w:rPr>
        <w:t xml:space="preserve"> </w:t>
      </w:r>
    </w:p>
    <w:p w14:paraId="5788966F" w14:textId="77777777" w:rsidR="001402E9" w:rsidRDefault="001402E9">
      <w:pPr>
        <w:spacing w:line="13" w:lineRule="exact"/>
        <w:rPr>
          <w:sz w:val="24"/>
          <w:szCs w:val="24"/>
        </w:rPr>
      </w:pPr>
    </w:p>
    <w:p w14:paraId="2DFFFA9D" w14:textId="548171D0" w:rsidR="001402E9" w:rsidRDefault="008D651F" w:rsidP="00856C8D">
      <w:pPr>
        <w:ind w:left="6"/>
        <w:rPr>
          <w:sz w:val="20"/>
          <w:szCs w:val="20"/>
        </w:rPr>
      </w:pPr>
      <w:r>
        <w:rPr>
          <w:rFonts w:ascii="Cambria" w:eastAsia="Cambria" w:hAnsi="Cambria" w:cs="Cambria"/>
          <w:i/>
          <w:iCs/>
          <w:sz w:val="10"/>
          <w:szCs w:val="10"/>
        </w:rPr>
        <w:t>4</w:t>
      </w:r>
      <w:r w:rsidR="00856C8D" w:rsidRPr="00856C8D">
        <w:rPr>
          <w:rFonts w:ascii="Cambria" w:eastAsia="Cambria" w:hAnsi="Cambria" w:cs="Cambria"/>
          <w:i/>
          <w:iCs/>
          <w:sz w:val="15"/>
          <w:szCs w:val="15"/>
        </w:rPr>
        <w:t xml:space="preserve"> </w:t>
      </w:r>
      <w:r w:rsidR="00856C8D">
        <w:rPr>
          <w:rFonts w:ascii="Cambria" w:eastAsia="Cambria" w:hAnsi="Cambria" w:cs="Cambria"/>
          <w:i/>
          <w:iCs/>
          <w:sz w:val="15"/>
          <w:szCs w:val="15"/>
        </w:rPr>
        <w:t xml:space="preserve">Physics Education Department, UIN </w:t>
      </w:r>
      <w:proofErr w:type="spellStart"/>
      <w:r w:rsidR="00856C8D">
        <w:rPr>
          <w:rFonts w:ascii="Cambria" w:eastAsia="Cambria" w:hAnsi="Cambria" w:cs="Cambria"/>
          <w:i/>
          <w:iCs/>
          <w:sz w:val="15"/>
          <w:szCs w:val="15"/>
        </w:rPr>
        <w:t>Walisongo</w:t>
      </w:r>
      <w:proofErr w:type="spellEnd"/>
      <w:r w:rsidR="00856C8D">
        <w:rPr>
          <w:rFonts w:ascii="Cambria" w:eastAsia="Cambria" w:hAnsi="Cambria" w:cs="Cambria"/>
          <w:i/>
          <w:iCs/>
          <w:sz w:val="15"/>
          <w:szCs w:val="15"/>
        </w:rPr>
        <w:t xml:space="preserve">; </w:t>
      </w:r>
      <w:hyperlink r:id="rId9" w:history="1">
        <w:r w:rsidRPr="008B4F88">
          <w:rPr>
            <w:rStyle w:val="Hyperlink"/>
            <w:rFonts w:ascii="Cambria" w:eastAsia="Cambria" w:hAnsi="Cambria" w:cs="Cambria"/>
            <w:i/>
            <w:iCs/>
            <w:sz w:val="15"/>
            <w:szCs w:val="15"/>
          </w:rPr>
          <w:t>arsini@walisongo.ac.id</w:t>
        </w:r>
      </w:hyperlink>
      <w:r>
        <w:rPr>
          <w:rFonts w:ascii="Cambria" w:eastAsia="Cambria" w:hAnsi="Cambria" w:cs="Cambria"/>
          <w:i/>
          <w:iCs/>
          <w:sz w:val="15"/>
          <w:szCs w:val="15"/>
        </w:rPr>
        <w:t xml:space="preserve"> </w:t>
      </w:r>
    </w:p>
    <w:p w14:paraId="503E2E27" w14:textId="2C9D14AB" w:rsidR="001402E9" w:rsidRDefault="0026132B">
      <w:pPr>
        <w:spacing w:line="20" w:lineRule="exact"/>
        <w:rPr>
          <w:sz w:val="24"/>
          <w:szCs w:val="24"/>
        </w:rPr>
      </w:pPr>
      <w:r>
        <w:rPr>
          <w:noProof/>
          <w:sz w:val="24"/>
          <w:szCs w:val="24"/>
        </w:rPr>
        <mc:AlternateContent>
          <mc:Choice Requires="wps">
            <w:drawing>
              <wp:anchor distT="0" distB="0" distL="0" distR="0" simplePos="0" relativeHeight="251656192" behindDoc="0" locked="0" layoutInCell="0" allowOverlap="1" wp14:anchorId="56E49020" wp14:editId="5CB87CEA">
                <wp:simplePos x="0" y="0"/>
                <wp:positionH relativeFrom="column">
                  <wp:posOffset>0</wp:posOffset>
                </wp:positionH>
                <wp:positionV relativeFrom="paragraph">
                  <wp:posOffset>158750</wp:posOffset>
                </wp:positionV>
                <wp:extent cx="6125845" cy="0"/>
                <wp:effectExtent l="5715" t="12700" r="12065" b="6350"/>
                <wp:wrapNone/>
                <wp:docPr id="4" name="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5845"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3A4512" id="Shape 11" o:spid="_x0000_s1026" style="position:absolute;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12.5pt" to="482.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" o:allowincell="f" strokeweight=".16931mm"/>
            </w:pict>
          </mc:Fallback>
        </mc:AlternateContent>
      </w:r>
    </w:p>
    <w:p w14:paraId="7C7D7531" w14:textId="77777777" w:rsidR="001402E9" w:rsidRDefault="001402E9">
      <w:pPr>
        <w:sectPr w:rsidR="001402E9">
          <w:pgSz w:w="11900" w:h="16840"/>
          <w:pgMar w:top="451" w:right="1124" w:bottom="21" w:left="1134" w:header="0" w:footer="0" w:gutter="0"/>
          <w:cols w:space="720" w:equalWidth="0">
            <w:col w:w="9646"/>
          </w:cols>
        </w:sectPr>
      </w:pPr>
    </w:p>
    <w:p w14:paraId="7405CFA2" w14:textId="77777777" w:rsidR="001402E9" w:rsidRDefault="001402E9">
      <w:pPr>
        <w:spacing w:line="200" w:lineRule="exact"/>
        <w:rPr>
          <w:sz w:val="24"/>
          <w:szCs w:val="24"/>
        </w:rPr>
      </w:pPr>
    </w:p>
    <w:p w14:paraId="1DFB7D5A" w14:textId="77777777" w:rsidR="001402E9" w:rsidRDefault="001402E9">
      <w:pPr>
        <w:spacing w:line="294" w:lineRule="exact"/>
        <w:rPr>
          <w:sz w:val="24"/>
          <w:szCs w:val="24"/>
        </w:rPr>
      </w:pPr>
    </w:p>
    <w:p w14:paraId="5404B724" w14:textId="77777777" w:rsidR="001402E9" w:rsidRDefault="0003312B">
      <w:pPr>
        <w:ind w:left="6"/>
        <w:rPr>
          <w:sz w:val="20"/>
          <w:szCs w:val="20"/>
        </w:rPr>
      </w:pPr>
      <w:r>
        <w:rPr>
          <w:rFonts w:ascii="Cambria" w:eastAsia="Cambria" w:hAnsi="Cambria" w:cs="Cambria"/>
          <w:sz w:val="18"/>
          <w:szCs w:val="18"/>
        </w:rPr>
        <w:t xml:space="preserve">A R T I C L </w:t>
      </w:r>
      <w:proofErr w:type="gramStart"/>
      <w:r>
        <w:rPr>
          <w:rFonts w:ascii="Cambria" w:eastAsia="Cambria" w:hAnsi="Cambria" w:cs="Cambria"/>
          <w:sz w:val="18"/>
          <w:szCs w:val="18"/>
        </w:rPr>
        <w:t>E  I</w:t>
      </w:r>
      <w:proofErr w:type="gramEnd"/>
      <w:r>
        <w:rPr>
          <w:rFonts w:ascii="Cambria" w:eastAsia="Cambria" w:hAnsi="Cambria" w:cs="Cambria"/>
          <w:sz w:val="18"/>
          <w:szCs w:val="18"/>
        </w:rPr>
        <w:t xml:space="preserve"> N F O</w:t>
      </w:r>
    </w:p>
    <w:p w14:paraId="53F2CAED" w14:textId="1C18867B" w:rsidR="001402E9" w:rsidRDefault="0026132B">
      <w:pPr>
        <w:spacing w:line="20" w:lineRule="exact"/>
        <w:rPr>
          <w:sz w:val="24"/>
          <w:szCs w:val="24"/>
        </w:rPr>
      </w:pPr>
      <w:r>
        <w:rPr>
          <w:noProof/>
          <w:sz w:val="24"/>
          <w:szCs w:val="24"/>
        </w:rPr>
        <mc:AlternateContent>
          <mc:Choice Requires="wps">
            <w:drawing>
              <wp:anchor distT="0" distB="0" distL="0" distR="0" simplePos="0" relativeHeight="251657216" behindDoc="0" locked="0" layoutInCell="0" allowOverlap="1" wp14:anchorId="197A1310" wp14:editId="66350BF4">
                <wp:simplePos x="0" y="0"/>
                <wp:positionH relativeFrom="column">
                  <wp:posOffset>0</wp:posOffset>
                </wp:positionH>
                <wp:positionV relativeFrom="paragraph">
                  <wp:posOffset>41910</wp:posOffset>
                </wp:positionV>
                <wp:extent cx="2011680" cy="0"/>
                <wp:effectExtent l="5715" t="13335" r="11430" b="5715"/>
                <wp:wrapNone/>
                <wp:docPr id="3" name="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943608" id="Shape 12" o:spid="_x0000_s1026" style="position:absolute;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3.3pt" to="158.4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" o:allowincell="f" strokeweight=".16931mm"/>
            </w:pict>
          </mc:Fallback>
        </mc:AlternateContent>
      </w:r>
    </w:p>
    <w:p w14:paraId="245FC0B0" w14:textId="77777777" w:rsidR="001402E9" w:rsidRDefault="001402E9">
      <w:pPr>
        <w:spacing w:line="96" w:lineRule="exact"/>
        <w:rPr>
          <w:sz w:val="24"/>
          <w:szCs w:val="24"/>
        </w:rPr>
      </w:pPr>
    </w:p>
    <w:p w14:paraId="086FEA92" w14:textId="77777777" w:rsidR="001402E9" w:rsidRDefault="0003312B">
      <w:pPr>
        <w:ind w:left="6"/>
        <w:rPr>
          <w:sz w:val="20"/>
          <w:szCs w:val="20"/>
        </w:rPr>
      </w:pPr>
      <w:r>
        <w:rPr>
          <w:rFonts w:ascii="Cambria" w:eastAsia="Cambria" w:hAnsi="Cambria" w:cs="Cambria"/>
          <w:i/>
          <w:iCs/>
          <w:sz w:val="18"/>
          <w:szCs w:val="18"/>
        </w:rPr>
        <w:t>Article history:</w:t>
      </w:r>
    </w:p>
    <w:p w14:paraId="48869338" w14:textId="77777777" w:rsidR="001402E9" w:rsidRDefault="001402E9">
      <w:pPr>
        <w:spacing w:line="14" w:lineRule="exact"/>
        <w:rPr>
          <w:sz w:val="24"/>
          <w:szCs w:val="24"/>
        </w:rPr>
      </w:pPr>
    </w:p>
    <w:p w14:paraId="6DCA9D50" w14:textId="77777777" w:rsidR="001402E9" w:rsidRDefault="0003312B">
      <w:pPr>
        <w:ind w:left="6"/>
        <w:rPr>
          <w:sz w:val="20"/>
          <w:szCs w:val="20"/>
        </w:rPr>
      </w:pPr>
      <w:r>
        <w:rPr>
          <w:rFonts w:ascii="Cambria" w:eastAsia="Cambria" w:hAnsi="Cambria" w:cs="Cambria"/>
          <w:sz w:val="18"/>
          <w:szCs w:val="18"/>
        </w:rPr>
        <w:t>Received</w:t>
      </w:r>
    </w:p>
    <w:p w14:paraId="1101FB54" w14:textId="77777777" w:rsidR="001402E9" w:rsidRDefault="0003312B">
      <w:pPr>
        <w:ind w:left="6"/>
        <w:rPr>
          <w:sz w:val="20"/>
          <w:szCs w:val="20"/>
        </w:rPr>
      </w:pPr>
      <w:r>
        <w:rPr>
          <w:rFonts w:ascii="Cambria" w:eastAsia="Cambria" w:hAnsi="Cambria" w:cs="Cambria"/>
          <w:sz w:val="18"/>
          <w:szCs w:val="18"/>
        </w:rPr>
        <w:t>Accepted</w:t>
      </w:r>
    </w:p>
    <w:p w14:paraId="14138356" w14:textId="77777777" w:rsidR="001402E9" w:rsidRDefault="0003312B">
      <w:pPr>
        <w:ind w:left="6"/>
        <w:rPr>
          <w:sz w:val="20"/>
          <w:szCs w:val="20"/>
        </w:rPr>
      </w:pPr>
      <w:r>
        <w:rPr>
          <w:rFonts w:ascii="Cambria" w:eastAsia="Cambria" w:hAnsi="Cambria" w:cs="Cambria"/>
          <w:sz w:val="18"/>
          <w:szCs w:val="18"/>
        </w:rPr>
        <w:t>Available online</w:t>
      </w:r>
    </w:p>
    <w:p w14:paraId="4BA22819" w14:textId="63CA7F25" w:rsidR="001402E9" w:rsidRDefault="0026132B">
      <w:pPr>
        <w:spacing w:line="20" w:lineRule="exact"/>
        <w:rPr>
          <w:sz w:val="24"/>
          <w:szCs w:val="24"/>
        </w:rPr>
      </w:pPr>
      <w:r>
        <w:rPr>
          <w:noProof/>
          <w:sz w:val="24"/>
          <w:szCs w:val="24"/>
        </w:rPr>
        <mc:AlternateContent>
          <mc:Choice Requires="wps">
            <w:drawing>
              <wp:anchor distT="0" distB="0" distL="0" distR="0" simplePos="0" relativeHeight="251658240" behindDoc="0" locked="0" layoutInCell="0" allowOverlap="1" wp14:anchorId="7B3A14D1" wp14:editId="1B032C62">
                <wp:simplePos x="0" y="0"/>
                <wp:positionH relativeFrom="column">
                  <wp:posOffset>0</wp:posOffset>
                </wp:positionH>
                <wp:positionV relativeFrom="paragraph">
                  <wp:posOffset>4445</wp:posOffset>
                </wp:positionV>
                <wp:extent cx="2011680" cy="0"/>
                <wp:effectExtent l="5715" t="13335" r="11430" b="5715"/>
                <wp:wrapNone/>
                <wp:docPr id="2" name="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A2C20C" id="Shape 13" o:spid="_x0000_s1026" style="position:absolute;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35pt" to="158.4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" o:allowincell="f" strokeweight=".48pt"/>
            </w:pict>
          </mc:Fallback>
        </mc:AlternateContent>
      </w:r>
    </w:p>
    <w:p w14:paraId="26E92738" w14:textId="77777777" w:rsidR="001402E9" w:rsidRDefault="001402E9">
      <w:pPr>
        <w:spacing w:line="35" w:lineRule="exact"/>
        <w:rPr>
          <w:sz w:val="24"/>
          <w:szCs w:val="24"/>
        </w:rPr>
      </w:pPr>
    </w:p>
    <w:p w14:paraId="5992448B" w14:textId="77777777" w:rsidR="001402E9" w:rsidRDefault="0003312B">
      <w:pPr>
        <w:ind w:left="6"/>
        <w:rPr>
          <w:sz w:val="20"/>
          <w:szCs w:val="20"/>
        </w:rPr>
      </w:pPr>
      <w:r>
        <w:rPr>
          <w:rFonts w:ascii="Cambria" w:eastAsia="Cambria" w:hAnsi="Cambria" w:cs="Cambria"/>
          <w:i/>
          <w:iCs/>
          <w:sz w:val="18"/>
          <w:szCs w:val="18"/>
        </w:rPr>
        <w:t>Keywords:</w:t>
      </w:r>
    </w:p>
    <w:p w14:paraId="5B5C60FC" w14:textId="77777777" w:rsidR="001402E9" w:rsidRDefault="001402E9">
      <w:pPr>
        <w:spacing w:line="14" w:lineRule="exact"/>
        <w:rPr>
          <w:sz w:val="24"/>
          <w:szCs w:val="24"/>
        </w:rPr>
      </w:pPr>
    </w:p>
    <w:p w14:paraId="0201913F" w14:textId="3A74F507" w:rsidR="001402E9" w:rsidRDefault="0094375E">
      <w:pPr>
        <w:ind w:left="6"/>
        <w:rPr>
          <w:sz w:val="20"/>
          <w:szCs w:val="20"/>
        </w:rPr>
      </w:pPr>
      <w:r>
        <w:rPr>
          <w:rFonts w:ascii="Cambria" w:eastAsia="Cambria" w:hAnsi="Cambria" w:cs="Cambria"/>
          <w:sz w:val="18"/>
          <w:szCs w:val="18"/>
        </w:rPr>
        <w:t>Morphology</w:t>
      </w:r>
    </w:p>
    <w:p w14:paraId="112DCE5E" w14:textId="75AE07CE" w:rsidR="001402E9" w:rsidRDefault="0094375E">
      <w:pPr>
        <w:ind w:left="6"/>
        <w:rPr>
          <w:rFonts w:ascii="Cambria" w:eastAsia="Cambria" w:hAnsi="Cambria" w:cs="Cambria"/>
          <w:sz w:val="18"/>
          <w:szCs w:val="18"/>
        </w:rPr>
      </w:pPr>
      <w:r>
        <w:rPr>
          <w:rFonts w:ascii="Cambria" w:eastAsia="Cambria" w:hAnsi="Cambria" w:cs="Cambria"/>
          <w:sz w:val="18"/>
          <w:szCs w:val="18"/>
        </w:rPr>
        <w:t>Crystallinity</w:t>
      </w:r>
    </w:p>
    <w:p w14:paraId="638FC53B" w14:textId="498C3E38" w:rsidR="0094375E" w:rsidRDefault="0094375E">
      <w:pPr>
        <w:ind w:left="6"/>
        <w:rPr>
          <w:sz w:val="20"/>
          <w:szCs w:val="20"/>
        </w:rPr>
      </w:pPr>
      <w:r>
        <w:rPr>
          <w:sz w:val="20"/>
          <w:szCs w:val="20"/>
        </w:rPr>
        <w:t>Functional Group</w:t>
      </w:r>
    </w:p>
    <w:p w14:paraId="243BB786" w14:textId="6AB4F40C" w:rsidR="0094375E" w:rsidRDefault="0094375E">
      <w:pPr>
        <w:ind w:left="6"/>
        <w:rPr>
          <w:sz w:val="20"/>
          <w:szCs w:val="20"/>
        </w:rPr>
      </w:pPr>
      <w:r>
        <w:rPr>
          <w:sz w:val="20"/>
          <w:szCs w:val="20"/>
        </w:rPr>
        <w:t>Active Carbon</w:t>
      </w:r>
    </w:p>
    <w:p w14:paraId="70C22344" w14:textId="6869D395" w:rsidR="001402E9" w:rsidRDefault="0094375E" w:rsidP="0094375E">
      <w:pPr>
        <w:ind w:left="6"/>
        <w:rPr>
          <w:sz w:val="20"/>
          <w:szCs w:val="20"/>
        </w:rPr>
      </w:pPr>
      <w:r>
        <w:rPr>
          <w:sz w:val="20"/>
          <w:szCs w:val="20"/>
        </w:rPr>
        <w:t>Coconut Shell</w:t>
      </w:r>
    </w:p>
    <w:p w14:paraId="62CFEA9A" w14:textId="665CF502" w:rsidR="001402E9" w:rsidRDefault="0026132B">
      <w:pPr>
        <w:spacing w:line="20" w:lineRule="exact"/>
        <w:rPr>
          <w:sz w:val="24"/>
          <w:szCs w:val="24"/>
        </w:rPr>
      </w:pPr>
      <w:r>
        <w:rPr>
          <w:noProof/>
          <w:sz w:val="24"/>
          <w:szCs w:val="24"/>
        </w:rPr>
        <mc:AlternateContent>
          <mc:Choice Requires="wps">
            <w:drawing>
              <wp:anchor distT="0" distB="0" distL="0" distR="0" simplePos="0" relativeHeight="251659264" behindDoc="0" locked="0" layoutInCell="0" allowOverlap="1" wp14:anchorId="7E3D851E" wp14:editId="7C2303FD">
                <wp:simplePos x="0" y="0"/>
                <wp:positionH relativeFrom="column">
                  <wp:posOffset>0</wp:posOffset>
                </wp:positionH>
                <wp:positionV relativeFrom="paragraph">
                  <wp:posOffset>6985</wp:posOffset>
                </wp:positionV>
                <wp:extent cx="2011680" cy="0"/>
                <wp:effectExtent l="5715" t="5080" r="11430" b="13970"/>
                <wp:wrapNone/>
                <wp:docPr id="1" name="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CDA0BB" id="Shape 14" o:spid="_x0000_s1026" style="position:absolute;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55pt" to="15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" o:allowincell="f" strokeweight=".48pt"/>
            </w:pict>
          </mc:Fallback>
        </mc:AlternateContent>
      </w:r>
    </w:p>
    <w:p w14:paraId="5D67FC5F" w14:textId="77777777" w:rsidR="001402E9" w:rsidRDefault="0003312B">
      <w:pPr>
        <w:spacing w:line="20" w:lineRule="exact"/>
        <w:rPr>
          <w:sz w:val="24"/>
          <w:szCs w:val="24"/>
        </w:rPr>
      </w:pPr>
      <w:r>
        <w:rPr>
          <w:sz w:val="24"/>
          <w:szCs w:val="24"/>
        </w:rPr>
        <w:br w:type="column"/>
      </w:r>
    </w:p>
    <w:p w14:paraId="7949ADF6" w14:textId="77777777" w:rsidR="001402E9" w:rsidRDefault="001402E9">
      <w:pPr>
        <w:spacing w:line="200" w:lineRule="exact"/>
        <w:rPr>
          <w:sz w:val="24"/>
          <w:szCs w:val="24"/>
        </w:rPr>
      </w:pPr>
    </w:p>
    <w:p w14:paraId="1AA3B453" w14:textId="77777777" w:rsidR="001402E9" w:rsidRDefault="001402E9">
      <w:pPr>
        <w:spacing w:line="274" w:lineRule="exact"/>
        <w:rPr>
          <w:sz w:val="24"/>
          <w:szCs w:val="24"/>
        </w:rPr>
      </w:pPr>
    </w:p>
    <w:p w14:paraId="154994AB" w14:textId="77777777" w:rsidR="001402E9" w:rsidRDefault="0003312B">
      <w:pPr>
        <w:rPr>
          <w:sz w:val="20"/>
          <w:szCs w:val="20"/>
        </w:rPr>
      </w:pPr>
      <w:r>
        <w:rPr>
          <w:rFonts w:ascii="Cambria" w:eastAsia="Cambria" w:hAnsi="Cambria" w:cs="Cambria"/>
          <w:sz w:val="18"/>
          <w:szCs w:val="18"/>
        </w:rPr>
        <w:t>A B S T R A C T</w:t>
      </w:r>
    </w:p>
    <w:p w14:paraId="42D926A8" w14:textId="77777777" w:rsidR="001402E9" w:rsidRDefault="0003312B">
      <w:pPr>
        <w:spacing w:line="20" w:lineRule="exact"/>
        <w:rPr>
          <w:sz w:val="24"/>
          <w:szCs w:val="24"/>
        </w:rPr>
      </w:pPr>
      <w:r>
        <w:rPr>
          <w:noProof/>
          <w:sz w:val="24"/>
          <w:szCs w:val="24"/>
        </w:rPr>
        <w:drawing>
          <wp:anchor distT="0" distB="0" distL="114300" distR="114300" simplePos="0" relativeHeight="251652096" behindDoc="1" locked="0" layoutInCell="0" allowOverlap="1" wp14:anchorId="1928BF05" wp14:editId="4B34E4AE">
            <wp:simplePos x="0" y="0"/>
            <wp:positionH relativeFrom="column">
              <wp:posOffset>-3175</wp:posOffset>
            </wp:positionH>
            <wp:positionV relativeFrom="paragraph">
              <wp:posOffset>39370</wp:posOffset>
            </wp:positionV>
            <wp:extent cx="3840480" cy="115760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srcRect/>
                    <a:stretch>
                      <a:fillRect/>
                    </a:stretch>
                  </pic:blipFill>
                  <pic:spPr bwMode="auto">
                    <a:xfrm>
                      <a:off x="0" y="0"/>
                      <a:ext cx="3840480" cy="1157605"/>
                    </a:xfrm>
                    <a:prstGeom prst="rect">
                      <a:avLst/>
                    </a:prstGeom>
                    <a:noFill/>
                  </pic:spPr>
                </pic:pic>
              </a:graphicData>
            </a:graphic>
          </wp:anchor>
        </w:drawing>
      </w:r>
    </w:p>
    <w:p w14:paraId="1FACE043" w14:textId="77777777" w:rsidR="001402E9" w:rsidRDefault="001402E9">
      <w:pPr>
        <w:spacing w:line="83" w:lineRule="exact"/>
        <w:rPr>
          <w:sz w:val="24"/>
          <w:szCs w:val="24"/>
        </w:rPr>
      </w:pPr>
    </w:p>
    <w:p w14:paraId="46242D07" w14:textId="20C5BF50" w:rsidR="001402E9" w:rsidRDefault="0026132B">
      <w:pPr>
        <w:spacing w:line="232" w:lineRule="auto"/>
        <w:ind w:right="100"/>
        <w:jc w:val="both"/>
        <w:rPr>
          <w:sz w:val="20"/>
          <w:szCs w:val="20"/>
        </w:rPr>
      </w:pPr>
      <w:r w:rsidRPr="0026132B">
        <w:rPr>
          <w:rFonts w:ascii="Cambria" w:eastAsia="Cambria" w:hAnsi="Cambria" w:cs="Cambria"/>
          <w:sz w:val="18"/>
          <w:szCs w:val="18"/>
        </w:rPr>
        <w:t>Supercapacitors are one of the electrical energy storage technologies whose capacity capabilities continue to be developed. Coconut shell activated carbon has great potential as the main material for supercapacitor electrodes to increase the capacity of supercapacitors. Coconut shell carbon powder is carbonized at a temperature of 400-700°C, then chemically activated with a 3M KOH activator solution for 24 hours. The activated carbon powder is filtered and rinsed with distilled water (H</w:t>
      </w:r>
      <w:r w:rsidRPr="0026132B">
        <w:rPr>
          <w:rFonts w:ascii="Cambria" w:eastAsia="Cambria" w:hAnsi="Cambria" w:cs="Cambria"/>
          <w:sz w:val="18"/>
          <w:szCs w:val="18"/>
          <w:vertAlign w:val="subscript"/>
        </w:rPr>
        <w:t>2</w:t>
      </w:r>
      <w:r w:rsidRPr="0026132B">
        <w:rPr>
          <w:rFonts w:ascii="Cambria" w:eastAsia="Cambria" w:hAnsi="Cambria" w:cs="Cambria"/>
          <w:sz w:val="18"/>
          <w:szCs w:val="18"/>
        </w:rPr>
        <w:t>O) until the pH approaches ±7 and is oven-dried at a temperature of 120°C for 4 hours. This activated carbon will be applied as an electrode in a supercapacitor. Tests of coconut shell activated carbon carried out are SEM, XRD; and FTIR tests. The morphological results of all samples have formed pores that are evenly distributed, the higher the carbonization temperature, the more the pore structure develops. The results of the XRD test showed that all samples were amorphous graphite carbon structures and the level of crystallinity increased as the carbon temperature increased. The results of the FTIR test showed that all samples had aromatic C=C groups and C-O groups</w:t>
      </w:r>
      <w:r w:rsidR="0003312B">
        <w:rPr>
          <w:rFonts w:ascii="Cambria" w:eastAsia="Cambria" w:hAnsi="Cambria" w:cs="Cambria"/>
          <w:sz w:val="18"/>
          <w:szCs w:val="18"/>
        </w:rPr>
        <w:t>.</w:t>
      </w:r>
    </w:p>
    <w:p w14:paraId="74E03257" w14:textId="77777777" w:rsidR="001402E9" w:rsidRDefault="0003312B">
      <w:pPr>
        <w:spacing w:line="20" w:lineRule="exact"/>
        <w:rPr>
          <w:sz w:val="24"/>
          <w:szCs w:val="24"/>
        </w:rPr>
      </w:pPr>
      <w:r>
        <w:rPr>
          <w:noProof/>
          <w:sz w:val="24"/>
          <w:szCs w:val="24"/>
        </w:rPr>
        <w:drawing>
          <wp:anchor distT="0" distB="0" distL="114300" distR="114300" simplePos="0" relativeHeight="251653120" behindDoc="1" locked="0" layoutInCell="0" allowOverlap="1" wp14:anchorId="4735B416" wp14:editId="724A97C4">
            <wp:simplePos x="0" y="0"/>
            <wp:positionH relativeFrom="column">
              <wp:posOffset>-3175</wp:posOffset>
            </wp:positionH>
            <wp:positionV relativeFrom="paragraph">
              <wp:posOffset>483870</wp:posOffset>
            </wp:positionV>
            <wp:extent cx="3840480" cy="1460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3840480" cy="146050"/>
                    </a:xfrm>
                    <a:prstGeom prst="rect">
                      <a:avLst/>
                    </a:prstGeom>
                    <a:noFill/>
                  </pic:spPr>
                </pic:pic>
              </a:graphicData>
            </a:graphic>
          </wp:anchor>
        </w:drawing>
      </w:r>
    </w:p>
    <w:p w14:paraId="57F83AC6" w14:textId="77777777" w:rsidR="001402E9" w:rsidRDefault="001402E9">
      <w:pPr>
        <w:spacing w:line="1175" w:lineRule="exact"/>
        <w:rPr>
          <w:sz w:val="24"/>
          <w:szCs w:val="24"/>
        </w:rPr>
      </w:pPr>
    </w:p>
    <w:p w14:paraId="68F3B1D7" w14:textId="77777777" w:rsidR="001402E9" w:rsidRDefault="001402E9">
      <w:pPr>
        <w:sectPr w:rsidR="001402E9">
          <w:type w:val="continuous"/>
          <w:pgSz w:w="11900" w:h="16840"/>
          <w:pgMar w:top="451" w:right="1124" w:bottom="21" w:left="1134" w:header="0" w:footer="0" w:gutter="0"/>
          <w:cols w:num="2" w:space="720" w:equalWidth="0">
            <w:col w:w="2886" w:space="720"/>
            <w:col w:w="6040"/>
          </w:cols>
        </w:sectPr>
      </w:pPr>
    </w:p>
    <w:p w14:paraId="67FA853B" w14:textId="77777777" w:rsidR="001402E9" w:rsidRDefault="001402E9">
      <w:pPr>
        <w:spacing w:line="360" w:lineRule="exact"/>
        <w:rPr>
          <w:sz w:val="24"/>
          <w:szCs w:val="24"/>
        </w:rPr>
      </w:pPr>
    </w:p>
    <w:p w14:paraId="10D61981" w14:textId="77777777" w:rsidR="001402E9" w:rsidRDefault="0003312B" w:rsidP="009311FE">
      <w:pPr>
        <w:spacing w:before="120" w:after="120"/>
        <w:ind w:left="6"/>
        <w:rPr>
          <w:sz w:val="20"/>
          <w:szCs w:val="20"/>
        </w:rPr>
      </w:pPr>
      <w:r>
        <w:rPr>
          <w:rFonts w:ascii="Cambria" w:eastAsia="Cambria" w:hAnsi="Cambria" w:cs="Cambria"/>
          <w:b/>
          <w:bCs/>
          <w:sz w:val="20"/>
          <w:szCs w:val="20"/>
        </w:rPr>
        <w:t>1. Introduction</w:t>
      </w:r>
    </w:p>
    <w:p w14:paraId="15FF5C9A" w14:textId="77777777" w:rsidR="0026132B" w:rsidRPr="0026132B" w:rsidRDefault="0026132B" w:rsidP="009311FE">
      <w:pPr>
        <w:pStyle w:val="ListParagraph"/>
        <w:spacing w:before="120" w:after="120" w:line="240" w:lineRule="atLeast"/>
        <w:ind w:left="0" w:firstLine="284"/>
        <w:jc w:val="both"/>
        <w:rPr>
          <w:rFonts w:ascii="Cambria" w:hAnsi="Cambria" w:cs="Times New Roman"/>
          <w:sz w:val="20"/>
          <w:szCs w:val="20"/>
        </w:rPr>
      </w:pPr>
      <w:r w:rsidRPr="0026132B">
        <w:rPr>
          <w:rFonts w:ascii="Cambria" w:hAnsi="Cambria" w:cs="Times New Roman"/>
          <w:sz w:val="20"/>
          <w:szCs w:val="20"/>
        </w:rPr>
        <w:t xml:space="preserve">The dwindling availability of fossil fuels has encouraged many researchers to develop energy storage systems from renewable and environmentally friendly natural resource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56042/ijpap.v61i4.69622","ISSN":"09751041","abstract":"The supercapacitor is one of the most promising alternatives to other popular energy storage solutions, viz., rechargeable batteries and capacitors. They are considered the bridge between batteries (high energy density) and capacitors (high power density) because of their fast charge/discharge capacity, high specific power/energy, and good service-life, which make them the most promising candidate for future energy storage/redistribution systems as well as hybrid electric vehicles. In the past, much progress has occurred in electrode materials, electrode architecture, electrolytes, separators, and device configuration. This review article discusse the basics of electrochemical super capacitors, storage principal, device configuration, electrode materials, and electrolytes, including the coverage of the comprehensive literature account of the advancements in the area; and, finally, the discussion on technological challenges in the development of commercially viable next-gen supercapacitor devices.","author":[{"dropping-particle":"","family":"Saini","given":"Parveen","non-dropping-particle":"","parse-names":false,"suffix":""}],"container-title":"Indian Journal of Pure and Applied Physics","id":"ITEM-1","issue":"4","issued":{"date-parts":[["2023"]]},"page":"268-290","title":"A Historical Review of Electrode Materials and Electrolytes for Electrochemical Double Layer Supercapacitors and Pseudocapacitors","type":"article-journal","volume":"61"},"uris":["http://www.mendeley.com/documents/?uuid=250c08f8-303a-410a-a20c-299ac4d3cb35"]}],"mendeley":{"formattedCitation":"[1]","plainTextFormattedCitation":"[1]","previouslyFormattedCitation":"[1]"},"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w:t>
      </w:r>
      <w:r w:rsidRPr="0026132B">
        <w:rPr>
          <w:rFonts w:ascii="Cambria" w:hAnsi="Cambria" w:cs="Times New Roman"/>
          <w:sz w:val="20"/>
          <w:szCs w:val="20"/>
        </w:rPr>
        <w:fldChar w:fldCharType="end"/>
      </w:r>
      <w:r w:rsidRPr="0026132B">
        <w:rPr>
          <w:rFonts w:ascii="Cambria" w:hAnsi="Cambria" w:cs="Times New Roman"/>
          <w:sz w:val="20"/>
          <w:szCs w:val="20"/>
        </w:rPr>
        <w:t xml:space="preserve">. Supercapacitors are rapidly gaining interest because they have high power density with less environmental impact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007/s43939-023-00065-3","ISBN":"4393902300","ISSN":"27307727","abstract":"Electrodes and electrolytes have a significant impact on the performance of supercapacitors. Electrodes are responsible for various energy storage mechanisms in supercapacitors, while electrolytes are crucial for defining energy density, power density, cyclic stability, and efficiency of devices. Various electrolytes, from aqueous to ionic liquid, have been studied and implemented as potential electrolytes for supercapacitors. The ionic size, conductivity, mobility, diffusion coefficient, and viscosity of electrolytes affect the device’s capacitance. Electrode type and its interaction with electrolytes are other factors to consider when choosing an electrolyte for a supercapacitor. In this review, an attempt has been made to provide a comprehensive and straightforward overview of the numerous electrolytes widely used for supercapacitor study and how these electrolytes interact with the electrodes to improve the performance of the supercapacitors.","author":[{"dropping-particle":"","family":"Mendhe","given":"Arpit","non-dropping-particle":"","parse-names":false,"suffix":""},{"dropping-particle":"","family":"Panda","given":"H. S.","non-dropping-particle":"","parse-names":false,"suffix":""}],"container-title":"Discover Materials ","id":"ITEM-1","issue":"1","issued":{"date-parts":[["2023"]]},"publisher":"Springer International Publishing","title":"A review on electrolytes for supercapacitor device","type":"article-journal","volume":"3"},"uris":["http://www.mendeley.com/documents/?uuid=cb9b696e-6ac9-42ed-9549-47e5fb5cfa28"]}],"mendeley":{"formattedCitation":"[2]","plainTextFormattedCitation":"[2]","previouslyFormattedCitation":"[2]"},"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2]</w:t>
      </w:r>
      <w:r w:rsidRPr="0026132B">
        <w:rPr>
          <w:rFonts w:ascii="Cambria" w:hAnsi="Cambria" w:cs="Times New Roman"/>
          <w:sz w:val="20"/>
          <w:szCs w:val="20"/>
        </w:rPr>
        <w:fldChar w:fldCharType="end"/>
      </w:r>
      <w:r w:rsidRPr="0026132B">
        <w:rPr>
          <w:rFonts w:ascii="Cambria" w:hAnsi="Cambria" w:cs="Times New Roman"/>
          <w:sz w:val="20"/>
          <w:szCs w:val="20"/>
        </w:rPr>
        <w:t xml:space="preserve">. In addition, supercapacitors have the advantages of fast charging in the order of seconds, large capacity with capacitance values ​​exceeding 100F, and charging cycles with a longer life compared to conventional capacitor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3390/en16124641","ISSN":"19961073","abstract":"Globally, environmental and energy conservation concerns have sparked a push for more efficient and long-term energy sources. Researchers worldwide have put significant effort into developing supercapacitor-based energy storage devices by fabricating electrode materials from affordable porous carbon. The advantages of porous carbons are low-cost processes, high porosity, high surface area, facilitation of surface modification, high conductivity, high mechanical stability, high chemical stability, facilitation of fast ion transport, high rate capability, and high specific capacitance. Using them as electrodes in supercapacitors (SCs) may lead to better performance in specific capacitance and long-term cyclic stability. This study focuses on the recent development of electrode materials for SCs using porous carbons obtained from several diverse sources, such as biomass, polymers, lignite, metal salts, melamine, etc. Therefore, the topic of this review is the most current development of electrode materials for SCs applications. SCs were subjected to a battery of electrochemical tests, which focused on their performance from a crucial perspective, concentrating on the porous carbon’s surface area and surface functional groups. The report also highlights the supercapacitor’s prospects and challenges.","author":[{"dropping-particle":"","family":"Sriram","given":"Ganesan","non-dropping-particle":"","parse-names":false,"suffix":""},{"dropping-particle":"","family":"Kurkuri","given":"Mahaveer","non-dropping-particle":"","parse-names":false,"suffix":""},{"dropping-particle":"","family":"Oh","given":"Tae Hwan","non-dropping-particle":"","parse-names":false,"suffix":""}],"container-title":"Energies","id":"ITEM-1","issue":"12","issued":{"date-parts":[["2023"]]},"page":"1-36","title":"Recent Trends in Highly Porous Structured Carbon Electrodes for Supercapacitor Applications: A Review","type":"article-journal","volume":"16"},"uris":["http://www.mendeley.com/documents/?uuid=e76a77d8-12cc-4df2-a996-6ce2118f1369"]}],"mendeley":{"formattedCitation":"[3]","plainTextFormattedCitation":"[3]","previouslyFormattedCitation":"[3]"},"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3]</w:t>
      </w:r>
      <w:r w:rsidRPr="0026132B">
        <w:rPr>
          <w:rFonts w:ascii="Cambria" w:hAnsi="Cambria" w:cs="Times New Roman"/>
          <w:sz w:val="20"/>
          <w:szCs w:val="20"/>
        </w:rPr>
        <w:fldChar w:fldCharType="end"/>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016/j.materresbull.2018.03.006","ISSN":"00255408","abstract":"Activated biomass carbons (ABC) produced from bamboo by carbonization and activation have high specific surface areas and mesoporous structures. The specific surface area, total pore volume, and average pore size of the activated biomass carbon are controlled by adjusting the activation temperature from 700 to 1000 °C. The carbon materials activated at 900 °C have an optimal mesoporous structure with a high specific surface area (2221.1 m2 g−1), the highest capacitance (293 F g−1 at 0.5 A g−1 in 3 M KOH aqueous electrolyte) and excellent rate capability (193.8 F g−1 at 20 A g−1). Symmetric supercapacitors made of the optimal electrodes exhibit a high energy density of 10.9 Wh kg−1 (18.2 Wh L−1) at a power density of 63 W kg−1 (105 W L−1) and outstanding capacitance retention of 91.8% over 10,000 cycles. The high electrochemical performance of the mesoporous ABCs show that they are highly promising for energy-storage applications with further optimization.","author":[{"dropping-particle":"","family":"Zhang","given":"Guoxiong","non-dropping-particle":"","parse-names":false,"suffix":""},{"dropping-particle":"","family":"Chen","given":"Yuemei","non-dropping-particle":"","parse-names":false,"suffix":""},{"dropping-particle":"","family":"Chen","given":"Yigang","non-dropping-particle":"","parse-names":false,"suffix":""},{"dropping-particle":"","family":"Guo","given":"Haibo","non-dropping-particle":"","parse-names":false,"suffix":""}],"container-title":"Materials Research Bulletin","id":"ITEM-1","issue":"2010","issued":{"date-parts":[["2018"]]},"page":"391-398","publisher":"Elsevier Ltd","title":"Activated biomass carbon made from bamboo as electrode material for supercapacitors","type":"article-journal","volume":"102"},"uris":["http://www.mendeley.com/documents/?uuid=ed2debb7-4f79-4c2b-8451-65ed8f183dca"]}],"mendeley":{"formattedCitation":"[4]","plainTextFormattedCitation":"[4]","previouslyFormattedCitation":"[4]"},"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4]</w:t>
      </w:r>
      <w:r w:rsidRPr="0026132B">
        <w:rPr>
          <w:rFonts w:ascii="Cambria" w:hAnsi="Cambria" w:cs="Times New Roman"/>
          <w:sz w:val="20"/>
          <w:szCs w:val="20"/>
        </w:rPr>
        <w:fldChar w:fldCharType="end"/>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3390/nano12203708","ISSN":"20794991","abstract":"In recent years, the development of energy storage devices has received much attention due to the increasing demand for renewable energy. Supercapacitors (SCs) have attracted considerable attention among various energy storage devices due to their high specific capacity, high power density, long cycle life, economic efficiency, environmental friendliness, high safety, and fast charge/discharge rates. SCs are devices that can store large amounts of electrical energy and release it quickly, making them ideal for use in a wide range of applications. They are often used in conjunction with batteries to provide a power boost when needed and can also be used as a standalone power source. They can be used in various potential applications, such as portable equipment, smart electronic systems, electric vehicles, and grid energy storage systems. There are a variety of materials that have been studied for use as SC electrodes, each with its advantages and limitations. The electrode material must have a high surface area to volume ratio to enable high energy storage densities. Additionally, the electrode material must be highly conductive to enable efficient charge transfer. Over the past several years, several novel materials have been developed which can be used to improve the capacitance of the SCs. This article reviews three types of SCs: electrochemical double-layer capacitors (EDLCs), pseudocapacitors, and hybrid supercapacitors, their respective development, energy storage mechanisms, and the latest research progress in material preparation and modification. In addition, it proposes potentially feasible solutions to the problems encountered during the development of supercapacitors and looks forward to the future development direction of SCs.","author":[{"dropping-particle":"","family":"Kumar","given":"Niraj","non-dropping-particle":"","parse-names":false,"suffix":""},{"dropping-particle":"Bin","family":"Kim","given":"Su","non-dropping-particle":"","parse-names":false,"suffix":""},{"dropping-particle":"","family":"Lee","given":"Seul Yi","non-dropping-particle":"","parse-names":false,"suffix":""},{"dropping-particle":"","family":"Park","given":"Soo Jin","non-dropping-particle":"","parse-names":false,"suffix":""}],"container-title":"Nanomaterials","id":"ITEM-1","issue":"20","issued":{"date-parts":[["2022"]]},"title":"Recent Advanced Supercapacitor: A Review of Storage Mechanisms, Electrode Materials, Modification, and Perspectives","type":"article-journal","volume":"12"},"uris":["http://www.mendeley.com/documents/?uuid=5b71c3ea-e872-45cd-82e9-7151b5da0c67"]}],"mendeley":{"formattedCitation":"[5]","plainTextFormattedCitation":"[5]","previouslyFormattedCitation":"[5]"},"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5]</w:t>
      </w:r>
      <w:r w:rsidRPr="0026132B">
        <w:rPr>
          <w:rFonts w:ascii="Cambria" w:hAnsi="Cambria" w:cs="Times New Roman"/>
          <w:sz w:val="20"/>
          <w:szCs w:val="20"/>
        </w:rPr>
        <w:fldChar w:fldCharType="end"/>
      </w:r>
      <w:r w:rsidRPr="0026132B">
        <w:rPr>
          <w:rFonts w:ascii="Cambria" w:hAnsi="Cambria" w:cs="Times New Roman"/>
          <w:sz w:val="20"/>
          <w:szCs w:val="20"/>
        </w:rPr>
        <w:t xml:space="preserve">. Supercapacitors have two important material components, namely electrodes and electrolyte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20964/2016.12.50","ISSN":"14523981","abstract":"One of the issues recently faced in electrostatic field is storage. With recent advances in this area it has become necessary to find an alternative which lead to emergence of supercapacitor. Supercapacitor shares the same fundamental equations as conventional capacitors; to attain higher capacitances supercapacitor uses electrodes having high specific surface area and thinner dielectrics. With these properties it makes them have power densities greater than those of batteries and energy density greater than those of conventional capacitors. Since supercapacitor is mainly a pulse current device it is best used with devices that require high current for short duration of time. Researchers being carried out now are on how to improve the energy density so that they can be used in wider range of applications. The performance of supercapacitor relies on factors such as electrochemical properties of electrode materials used, electrolyte and voltage range. However, most researches are focused on the development of new electrode materials that will yield better performances. In this review paper, storage principle and characteristics of electrode materials such as carbon based materials, metal oxides and conducting polymers in supercapacitors have been reported.","author":[{"dropping-particle":"","family":"Iro","given":"Zaharaddeen S.","non-dropping-particle":"","parse-names":false,"suffix":""},{"dropping-particle":"","family":"Subramani","given":"C.","non-dropping-particle":"","parse-names":false,"suffix":""},{"dropping-particle":"","family":"Dash","given":"S. S.","non-dropping-particle":"","parse-names":false,"suffix":""}],"container-title":"International Journal of Electrochemical Science","id":"ITEM-1","issue":"12","issued":{"date-parts":[["2016"]]},"page":"10628-10643","title":"A brief review on electrode materials for supercapacitor","type":"article-journal","volume":"11"},"uris":["http://www.mendeley.com/documents/?uuid=ba487481-14cb-454c-b4c5-ccfe1658d775","http://www.mendeley.com/documents/?uuid=68aa716a-05b5-43b6-b369-1dc53e41319a","http://www.mendeley.com/documents/?uuid=73cded76-2a5c-490d-a10b-5dbbac78f008"]}],"mendeley":{"formattedCitation":"[6]","plainTextFormattedCitation":"[6]","previouslyFormattedCitation":"[6]"},"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6]</w:t>
      </w:r>
      <w:r w:rsidRPr="0026132B">
        <w:rPr>
          <w:rFonts w:ascii="Cambria" w:hAnsi="Cambria" w:cs="Times New Roman"/>
          <w:sz w:val="20"/>
          <w:szCs w:val="20"/>
        </w:rPr>
        <w:fldChar w:fldCharType="end"/>
      </w:r>
      <w:r w:rsidRPr="0026132B">
        <w:rPr>
          <w:rFonts w:ascii="Cambria" w:hAnsi="Cambria" w:cs="Times New Roman"/>
          <w:sz w:val="20"/>
          <w:szCs w:val="20"/>
        </w:rPr>
        <w:t xml:space="preserve">. The composition of supercapacitors consists of two electrodes, electrolytes and separated by a separator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007/s40243-018-0136-6","ISBN":"0123456789","ISSN":"21941467","abstract":"In this study, three-type paper supercapacitors based on the polyvinylidene fluoride (PVDF) and polyvinyl alcohol (PVA)/phosphoric acid (H3PO4) gel electrolytes and graphite nanoparticles (GNPs) electrodes have been fabricated. The gel electrolytes and electrodes films have been coated on the paper using push coating and then characterized by scanning electron microscopy (SEM). In two types of the paper supercapacitors, on the PVDF gel electrolyte film, a layer of PVA/water and BaTiO3 as a gel separator film has been coated. The specific capacitance of the paper supercapacitors using cyclic voltammetry (CV) and galvanostatic (charge–discharge) methods at the scan rates 20 and 150 mV s−1 have been investigated. The paper supercapacitor based on the BaTiO3 separator film showed higher specific capacitance (312 F g−1) compared to other samples. Also, using electrochemical impedance spectroscopy (EIS), the Nyquist and Bode curves of paper supercapacitors have been measured. For the paper supercapacitors based on the PVDF gel electrolyte film and BaTiO3 separator film using the Nyquist curves, the equivalent series resistance (ESR) was 306 Ω and 125 Ω, respectively. The paper supercapacitor based on BaTiO3 gel separator structure represents a new type of flexible supercapacitor with high performance that can be applied to electronic devices.","author":[{"dropping-particle":"","family":"Aval","given":"L. Fekri","non-dropping-particle":"","parse-names":false,"suffix":""},{"dropping-particle":"","family":"Ghoranneviss","given":"M.","non-dropping-particle":"","parse-names":false,"suffix":""},{"dropping-particle":"","family":"Pour","given":"G. Behzadi","non-dropping-particle":"","parse-names":false,"suffix":""}],"container-title":"Materials for Renewable and Sustainable Energy","id":"ITEM-1","issue":"4","issued":{"date-parts":[["2018"]]},"page":"1-11","publisher":"Springer International Publishing","title":"Graphite nanoparticles paper supercapacitor based on gel electrolyte","type":"article-journal","volume":"7"},"uris":["http://www.mendeley.com/documents/?uuid=59a9a0b7-d9bb-491d-9a60-823ec2f0fc14"]}],"mendeley":{"formattedCitation":"[7]","plainTextFormattedCitation":"[7]","previouslyFormattedCitation":"[7]"},"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7]</w:t>
      </w:r>
      <w:r w:rsidRPr="0026132B">
        <w:rPr>
          <w:rFonts w:ascii="Cambria" w:hAnsi="Cambria" w:cs="Times New Roman"/>
          <w:sz w:val="20"/>
          <w:szCs w:val="20"/>
        </w:rPr>
        <w:fldChar w:fldCharType="end"/>
      </w:r>
      <w:r w:rsidRPr="0026132B">
        <w:rPr>
          <w:rFonts w:ascii="Cambria" w:hAnsi="Cambria" w:cs="Times New Roman"/>
          <w:sz w:val="20"/>
          <w:szCs w:val="20"/>
        </w:rPr>
        <w:t xml:space="preserve">. Electrodes are very important devices in supercapacitor energy storage media because they can react directly to electrolyte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3390/en16124641","ISSN":"19961073","abstract":"Globally, environmental and energy conservation concerns have sparked a push for more efficient and long-term energy sources. Researchers worldwide have put significant effort into developing supercapacitor-based energy storage devices by fabricating electrode materials from affordable porous carbon. The advantages of porous carbons are low-cost processes, high porosity, high surface area, facilitation of surface modification, high conductivity, high mechanical stability, high chemical stability, facilitation of fast ion transport, high rate capability, and high specific capacitance. Using them as electrodes in supercapacitors (SCs) may lead to better performance in specific capacitance and long-term cyclic stability. This study focuses on the recent development of electrode materials for SCs using porous carbons obtained from several diverse sources, such as biomass, polymers, lignite, metal salts, melamine, etc. Therefore, the topic of this review is the most current development of electrode materials for SCs applications. SCs were subjected to a battery of electrochemical tests, which focused on their performance from a crucial perspective, concentrating on the porous carbon’s surface area and surface functional groups. The report also highlights the supercapacitor’s prospects and challenges.","author":[{"dropping-particle":"","family":"Sriram","given":"Ganesan","non-dropping-particle":"","parse-names":false,"suffix":""},{"dropping-particle":"","family":"Kurkuri","given":"Mahaveer","non-dropping-particle":"","parse-names":false,"suffix":""},{"dropping-particle":"","family":"Oh","given":"Tae Hwan","non-dropping-particle":"","parse-names":false,"suffix":""}],"container-title":"Energies","id":"ITEM-1","issue":"12","issued":{"date-parts":[["2023"]]},"page":"1-36","title":"Recent Trends in Highly Porous Structured Carbon Electrodes for Supercapacitor Applications: A Review","type":"article-journal","volume":"16"},"uris":["http://www.mendeley.com/documents/?uuid=e76a77d8-12cc-4df2-a996-6ce2118f1369"]}],"mendeley":{"formattedCitation":"[3]","plainTextFormattedCitation":"[3]","previouslyFormattedCitation":"[3]"},"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3]</w:t>
      </w:r>
      <w:r w:rsidRPr="0026132B">
        <w:rPr>
          <w:rFonts w:ascii="Cambria" w:hAnsi="Cambria" w:cs="Times New Roman"/>
          <w:sz w:val="20"/>
          <w:szCs w:val="20"/>
        </w:rPr>
        <w:fldChar w:fldCharType="end"/>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ISSN":"01281283","abstract":"Microwave-induced potassium hydroxide activation was used to produce coconut shell-based activated carbon. Surface area, pore size and specifc capacitance value of the carbon produced were analysed to investigate its potential as an electrode material for supercapacitor. The activation process was carried out at 600 W with various irradiation times (10 to 30 min). The activated carbon produced had high surface area ranging from 1244. 0-1768. 8 m2 g-1 compared with the inactivated carbon, 36.5 m 2 g-1. These results were in good agreement with scanning electron micrographs revealing highly porous surface structure. In addition, the specifc capacitance value of the material increased from 94.8 to 156.3 F g -1 compared with the inactivated biomass, 6.4 F g-1. The material produced was found to be suitable as an electrode for supercapacitor.","author":[{"dropping-particle":"","family":"Mohd Iqbaldin","given":"M. N.","non-dropping-particle":"","parse-names":false,"suffix":""},{"dropping-particle":"","family":"Khudzir","given":"I.","non-dropping-particle":"","parse-names":false,"suffix":""},{"dropping-particle":"","family":"Mohd Azlan","given":"M. I.","non-dropping-particle":"","parse-names":false,"suffix":""},{"dropping-particle":"","family":"Zaidi","given":"A. G.","non-dropping-particle":"","parse-names":false,"suffix":""},{"dropping-particle":"","family":"Surani","given":"B.","non-dropping-particle":"","parse-names":false,"suffix":""},{"dropping-particle":"","family":"Zubri","given":"Z.","non-dropping-particle":"","parse-names":false,"suffix":""}],"container-title":"Journal of Tropical Forest Science","id":"ITEM-1","issue":"4","issued":{"date-parts":[["2013"]]},"page":"497-503","title":"Properties of coconut shell activated carbon","type":"article-journal","volume":"25"},"uris":["http://www.mendeley.com/documents/?uuid=16ba7b48-4880-4bab-98bf-b20bb98bf8e0"]}],"mendeley":{"formattedCitation":"[8]","plainTextFormattedCitation":"[8]","previouslyFormattedCitation":"[8]"},"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8]</w:t>
      </w:r>
      <w:r w:rsidRPr="0026132B">
        <w:rPr>
          <w:rFonts w:ascii="Cambria" w:hAnsi="Cambria" w:cs="Times New Roman"/>
          <w:sz w:val="20"/>
          <w:szCs w:val="20"/>
        </w:rPr>
        <w:fldChar w:fldCharType="end"/>
      </w:r>
      <w:r w:rsidRPr="0026132B">
        <w:rPr>
          <w:rFonts w:ascii="Cambria" w:hAnsi="Cambria" w:cs="Times New Roman"/>
          <w:sz w:val="20"/>
          <w:szCs w:val="20"/>
        </w:rPr>
        <w:t xml:space="preserve">. Electrolyte ions store energy by forming an electrical layer on the surface of the active electrode material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016/j.cej.2019.01.115","ISSN":"13858947","abstract":"In this work, activated polymer-based hard carbons (APHS) with high specific surface area and pore volume were prepared by optimizing the carbonization temperature prior to H2O activation. Structural properties were studied using Raman and X-ray diffraction. N2 adsorption–desorption isotherm characteristics at 77 K were confirmed using the Brunauer-Emmett-Teller equations. APHS were applied as an electrode for electrical double layer capacitors (EDLC). From the results, the specific surface area and total pore volume of the APHSs were determined to be 1760–2340 m2/g and 0.86–1.20 cm3/g, respectively, according to the carbonization temperature. It was revealed that the pore structure depended on the functions of crystallinity and carbonization temperature. The EDLC performance of the prepared APHS was found to be 127 F/g and 50 F/cc for APHS-7-9-4. This is 14% better performance than with commercial YP50F (95 F/g, 44 F/cc). From these results, it was confirmed that the energy storage characteristics of APHS depend strongly on the crystal size, which varies according to the initial conditions of the hard carbon production.","author":[{"dropping-particle":"","family":"Lee","given":"Hye Min","non-dropping-particle":"","parse-names":false,"suffix":""},{"dropping-particle":"","family":"Chung","given":"Dong Cheol","non-dropping-particle":"","parse-names":false,"suffix":""},{"dropping-particle":"","family":"Jung","given":"Sang Chul","non-dropping-particle":"","parse-names":false,"suffix":""},{"dropping-particle":"","family":"An","given":"Kay Hyeok","non-dropping-particle":"","parse-names":false,"suffix":""},{"dropping-particle":"","family":"Park","given":"Soo Jin","non-dropping-particle":"","parse-names":false,"suffix":""},{"dropping-particle":"","family":"Kim","given":"Byung Joo","non-dropping-particle":"","parse-names":false,"suffix":""}],"container-title":"Chemical Engineering Journal","id":"ITEM-1","issue":"January","issued":{"date-parts":[["2019"]]},"page":"120836","publisher":"Elsevier","title":"A study on pore development mechanism of activated carbons from polymeric precursor: Effects of carbonization temperature and nano crystallite formation","type":"article-journal","volume":"377"},"uris":["http://www.mendeley.com/documents/?uuid=0cfd4571-cd73-4f4f-aee6-8971da65bd12"]}],"mendeley":{"formattedCitation":"[9]","plainTextFormattedCitation":"[9]","previouslyFormattedCitation":"[9]"},"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9]</w:t>
      </w:r>
      <w:r w:rsidRPr="0026132B">
        <w:rPr>
          <w:rFonts w:ascii="Cambria" w:hAnsi="Cambria" w:cs="Times New Roman"/>
          <w:sz w:val="20"/>
          <w:szCs w:val="20"/>
        </w:rPr>
        <w:fldChar w:fldCharType="end"/>
      </w:r>
      <w:r w:rsidRPr="0026132B">
        <w:rPr>
          <w:rFonts w:ascii="Cambria" w:hAnsi="Cambria" w:cs="Times New Roman"/>
          <w:sz w:val="20"/>
          <w:szCs w:val="20"/>
        </w:rPr>
        <w:t xml:space="preserve">. </w:t>
      </w:r>
    </w:p>
    <w:p w14:paraId="00904F86" w14:textId="77777777" w:rsidR="0026132B" w:rsidRPr="0026132B" w:rsidRDefault="0026132B" w:rsidP="002A14CC">
      <w:pPr>
        <w:pStyle w:val="ListParagraph"/>
        <w:spacing w:before="100" w:beforeAutospacing="1" w:after="100" w:afterAutospacing="1" w:line="240" w:lineRule="atLeast"/>
        <w:ind w:left="0" w:firstLine="284"/>
        <w:jc w:val="both"/>
        <w:rPr>
          <w:rFonts w:ascii="Cambria" w:hAnsi="Cambria" w:cs="Times New Roman"/>
          <w:sz w:val="20"/>
          <w:szCs w:val="20"/>
        </w:rPr>
      </w:pPr>
      <w:r w:rsidRPr="0026132B">
        <w:rPr>
          <w:rFonts w:ascii="Cambria" w:hAnsi="Cambria" w:cs="Times New Roman"/>
          <w:sz w:val="20"/>
          <w:szCs w:val="20"/>
        </w:rPr>
        <w:t xml:space="preserve">The material commonly used in the formation of electrodes is carbon-based material. Carbon materials are interesting to be studied as materials because of the advantages of several properties such as high electrical conductivity and surface area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55003/cast.2022.02.23.002","ISSN":"25869396","abstract":"In this work, activated carbons (ACs) for electrodes supercapacitor applications were successfully synthesized from banana stem. Banana is one of the popular fruits that is easy to grow and most parts of the plant can be used. However, banana cultivation generates a lot of wastes, especially from the stem. Thus, using banana stem as raw material for ACs was investigated. The synthesis of AC consisted of 2 processes; carbonization and activation. The advantage of a two-step synthesis was the low weight loss of charcoal. Firstly, the carbonization process was conducted by varying the temperature between 300-600°C, and then inorganic elements were removed by treatment with 1 M sulfuric acid. After that, activation was conducted at 720°C under an argon atmosphere. The electrochemical properties of banana stem-derived ACs (BCH-ACs) were studied using sodium sulfate as an electrolyte. The BCH-ACs carbonized at 400°C showed the highest performance with a specific capacitance of 55.45 Fg-1, an energy density of 7.70 Whkg-1 and a power density of 133.94 Wkg-1. The highest specific capacitance of the BCH400-AC was likely due to the increase in the amount of oxygenated functional group, which facilitated the access of electrolyte ions into the electrode. These results suggest that banana stem can be used to synthesize ACs via carbonization at 400°C, and the ACs generated can be applied as electrode in supercapacitors.","author":[{"dropping-particle":"","family":"Dulyaseree","given":"Paweena","non-dropping-particle":"","parse-names":false,"suffix":""},{"dropping-particle":"","family":"Sama","given":"Hasanee","non-dropping-particle":"","parse-names":false,"suffix":""},{"dropping-particle":"","family":"Sada","given":"Suraida","non-dropping-particle":"","parse-names":false,"suffix":""},{"dropping-particle":"","family":"Ukkakimapan","given":"Pundita","non-dropping-particle":"","parse-names":false,"suffix":""},{"dropping-particle":"","family":"Yordsri","given":"Visittapong","non-dropping-particle":"","parse-names":false,"suffix":""},{"dropping-particle":"","family":"Sattayarut","given":"Vichuda","non-dropping-particle":"","parse-names":false,"suffix":""},{"dropping-particle":"","family":"Wongwiriyapan","given":"Winadda","non-dropping-particle":"","parse-names":false,"suffix":""}],"container-title":"Current Applied Science and Technology","id":"ITEM-1","issue":"2","issued":{"date-parts":[["2023"]]},"page":"1-9","title":"Effect of Carbonization Temperature on Physical Properties and Specific Capacitance of Activated Carbon Derived from Banana Stem and Its Application as Supercapacitor Electrodes","type":"article-journal","volume":"23"},"uris":["http://www.mendeley.com/documents/?uuid=c6c5274a-0fdb-44cf-aee5-6e7868dd11f3"]}],"mendeley":{"formattedCitation":"[10]","plainTextFormattedCitation":"[10]","previouslyFormattedCitation":"[10]"},"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0]</w:t>
      </w:r>
      <w:r w:rsidRPr="0026132B">
        <w:rPr>
          <w:rFonts w:ascii="Cambria" w:hAnsi="Cambria" w:cs="Times New Roman"/>
          <w:sz w:val="20"/>
          <w:szCs w:val="20"/>
        </w:rPr>
        <w:fldChar w:fldCharType="end"/>
      </w:r>
      <w:r w:rsidRPr="0026132B">
        <w:rPr>
          <w:rFonts w:ascii="Cambria" w:hAnsi="Cambria" w:cs="Times New Roman"/>
          <w:sz w:val="20"/>
          <w:szCs w:val="20"/>
        </w:rPr>
        <w:t xml:space="preserve">, </w:t>
      </w:r>
      <w:r w:rsidRPr="0026132B">
        <w:rPr>
          <w:rFonts w:ascii="Cambria" w:hAnsi="Cambria" w:cs="Times New Roman"/>
          <w:sz w:val="20"/>
          <w:szCs w:val="20"/>
        </w:rPr>
        <w:t xml:space="preserve">abundant availability of materials, low prices, easily controlled pores and stable physical and chemical propertie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007/s12649-011-9097-z","ISSN":"18772641","abstract":"An extensive experimental study has been attempted to assess the effect of heating method and the activation agent on the pore characteristics of activated carbon from coconut shell. The results show that the textural characteristics of activated carbon improve with increase in holding time until an optimum, while the yield decrease with an increase in the holding time, using conventional activation method. The microwave heating requires significantly lesser holding time as compared to conventional heating method, to produce activated carbon of comparable quality, with higher yield. The BET surface area of steam activated carbon using microwave heating is significantly higher than the conventional heating, however with CO2 activation microwave heating shows only a marginal increase in BET surface area as compared to conventional heating. The activated carbon prepared using microwave heating has a surface area of 1,684 m2/g with steam activation, while CO 2 activation has a surface area of 1,716 m2/g, which is significantly higher than the majority of the surface area reported in literature using conventional physical activation. © Springer Science+Business Media B.V. 2011.","author":[{"dropping-particle":"","family":"Duan","given":"Xin Hui","non-dropping-particle":"","parse-names":false,"suffix":""},{"dropping-particle":"","family":"Srinivasakannan","given":"C.","non-dropping-particle":"","parse-names":false,"suffix":""},{"dropping-particle":"Bin","family":"Yang","given":"Kun","non-dropping-particle":"","parse-names":false,"suffix":""},{"dropping-particle":"","family":"Peng","given":"Jin Hui","non-dropping-particle":"","parse-names":false,"suffix":""},{"dropping-particle":"","family":"Zhang","given":"Li Bo","non-dropping-particle":"","parse-names":false,"suffix":""}],"container-title":"Waste and Biomass Valorization","id":"ITEM-1","issue":"2","issued":{"date-parts":[["2012"]]},"page":"131-139","title":"Effects of heating method and activating agent on the porous structure of activated carbons from coconut shells","type":"article-journal","volume":"3"},"uris":["http://www.mendeley.com/documents/?uuid=8c3f3f27-eb34-4f5e-a842-fc532d2ee061"]}],"mendeley":{"formattedCitation":"[11]","plainTextFormattedCitation":"[11]","previouslyFormattedCitation":"[11]"},"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1]</w:t>
      </w:r>
      <w:r w:rsidRPr="0026132B">
        <w:rPr>
          <w:rFonts w:ascii="Cambria" w:hAnsi="Cambria" w:cs="Times New Roman"/>
          <w:sz w:val="20"/>
          <w:szCs w:val="20"/>
        </w:rPr>
        <w:fldChar w:fldCharType="end"/>
      </w:r>
      <w:r w:rsidRPr="0026132B">
        <w:rPr>
          <w:rFonts w:ascii="Cambria" w:hAnsi="Cambria" w:cs="Times New Roman"/>
          <w:sz w:val="20"/>
          <w:szCs w:val="20"/>
        </w:rPr>
        <w:t xml:space="preserve">. In its development, electrodes are often made with activated carbon because of its porous texture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ISSN":"01281283","abstract":"Microwave-induced potassium hydroxide activation was used to produce coconut shell-based activated carbon. Surface area, pore size and specifc capacitance value of the carbon produced were analysed to investigate its potential as an electrode material for supercapacitor. The activation process was carried out at 600 W with various irradiation times (10 to 30 min). The activated carbon produced had high surface area ranging from 1244. 0-1768. 8 m2 g-1 compared with the inactivated carbon, 36.5 m 2 g-1. These results were in good agreement with scanning electron micrographs revealing highly porous surface structure. In addition, the specifc capacitance value of the material increased from 94.8 to 156.3 F g -1 compared with the inactivated biomass, 6.4 F g-1. The material produced was found to be suitable as an electrode for supercapacitor.","author":[{"dropping-particle":"","family":"Mohd Iqbaldin","given":"M. N.","non-dropping-particle":"","parse-names":false,"suffix":""},{"dropping-particle":"","family":"Khudzir","given":"I.","non-dropping-particle":"","parse-names":false,"suffix":""},{"dropping-particle":"","family":"Mohd Azlan","given":"M. I.","non-dropping-particle":"","parse-names":false,"suffix":""},{"dropping-particle":"","family":"Zaidi","given":"A. G.","non-dropping-particle":"","parse-names":false,"suffix":""},{"dropping-particle":"","family":"Surani","given":"B.","non-dropping-particle":"","parse-names":false,"suffix":""},{"dropping-particle":"","family":"Zubri","given":"Z.","non-dropping-particle":"","parse-names":false,"suffix":""}],"container-title":"Journal of Tropical Forest Science","id":"ITEM-1","issue":"4","issued":{"date-parts":[["2013"]]},"page":"497-503","title":"Properties of coconut shell activated carbon","type":"article-journal","volume":"25"},"uris":["http://www.mendeley.com/documents/?uuid=16ba7b48-4880-4bab-98bf-b20bb98bf8e0"]}],"mendeley":{"formattedCitation":"[8]","plainTextFormattedCitation":"[8]","previouslyFormattedCitation":"[8]"},"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8]</w:t>
      </w:r>
      <w:r w:rsidRPr="0026132B">
        <w:rPr>
          <w:rFonts w:ascii="Cambria" w:hAnsi="Cambria" w:cs="Times New Roman"/>
          <w:sz w:val="20"/>
          <w:szCs w:val="20"/>
        </w:rPr>
        <w:fldChar w:fldCharType="end"/>
      </w:r>
      <w:r w:rsidRPr="0026132B">
        <w:rPr>
          <w:rFonts w:ascii="Cambria" w:hAnsi="Cambria" w:cs="Times New Roman"/>
          <w:sz w:val="20"/>
          <w:szCs w:val="20"/>
        </w:rPr>
        <w:t xml:space="preserve">, has a high surface area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5281/zenodo.7049126","ISSN":"19302126","abstract":"Activated carbon from coconut shells is a low-cost, environmentally friendly material that is available for fabricating the electrodes for electric double-layer capacitance supercapacitors. As such, activated carbon derived from coconut shells was coated with Co3O4/CeO2, and its electrical and ionic conductivity were evaluated. The ternary technique for selecting materials was systematically investigated with an economical process. The Co3O4/CeO2 coating that was formed on the activated carbon coconut shells was deemed AC-Co3O4-CeO2. The 90-05-05 composite was the best electrode for electric double-layer capacitance supercapacitors, resulting in high conductivity (0.62 x 103 S·cm2), low series resistance and internal resistance (based on the Nyquist plot), and the charge-discharge was able to reach 0.56 V for 90 seconds (1A/g). Therefore, activated carbon coconut shells coated in Co3O4/CeO2 can promote the necessary characteristics of electrodes needed for electric double-layer capacitance supercapacitors.","author":[{"dropping-particle":"","family":"Chopngam","given":"Krittiya","non-dropping-particle":"","parse-names":false,"suffix":""},{"dropping-particle":"","family":"Luengchavanon","given":"Montri","non-dropping-particle":"","parse-names":false,"suffix":""},{"dropping-particle":"","family":"Khangkhamano","given":"Matthana","non-dropping-particle":"","parse-names":false,"suffix":""},{"dropping-particle":"","family":"Chetpattananondh","given":"Kanadit","non-dropping-particle":"","parse-names":false,"suffix":""},{"dropping-particle":"","family":"Limbut","given":"Warakorn","non-dropping-particle":"","parse-names":false,"suffix":""}],"container-title":"BioResources","id":"ITEM-1","issue":"4","issued":{"date-parts":[["2021"]]},"page":"8022-8037","title":"Coating Activated Carbon from Coconut Shells with Co3O4/CeO2 for High-Performance Supercapacitor Applications: An Experimental Study","type":"article","volume":"16"},"uris":["http://www.mendeley.com/documents/?uuid=7b361565-1bed-4a2d-ab79-8069e732b5d1"]}],"mendeley":{"formattedCitation":"[12]","plainTextFormattedCitation":"[12]","previouslyFormattedCitation":"[12]"},"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2]</w:t>
      </w:r>
      <w:r w:rsidRPr="0026132B">
        <w:rPr>
          <w:rFonts w:ascii="Cambria" w:hAnsi="Cambria" w:cs="Times New Roman"/>
          <w:sz w:val="20"/>
          <w:szCs w:val="20"/>
        </w:rPr>
        <w:fldChar w:fldCharType="end"/>
      </w:r>
      <w:r w:rsidRPr="0026132B">
        <w:rPr>
          <w:rFonts w:ascii="Cambria" w:hAnsi="Cambria" w:cs="Times New Roman"/>
          <w:sz w:val="20"/>
          <w:szCs w:val="20"/>
        </w:rPr>
        <w:t xml:space="preserve">, good electrochemical propertie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002/adfm.201605745","ISSN":"16163028","abstract":"The global supercapacitor market has been growing rapidly during the past decade. Today, virtually all commercial devices use activated carbon. In this work, it is shown that laser treatment of activated carbon electrodes results in the formation of microchannels that can connect the internal pores of activated carbon with the surrounding electrolyte. These microchannels serve as electrolyte reservoirs that in turn shorten the ion diffusion distance and enable better interaction between the electrode surfaces and electrolyte ions. The capacitance can be further increased through fast and reversible redox reactions on the electrode surface using a redox-active electrolyte, enabling the operation of a symmetric device at 2.0 V, much higher than the thermodynamic decompostion voltage of water. This simple approach can alleviate the low energy density of supercapacitors which has limited the widespread use of this technology. This work represents a clear advancement in the processing of activated carbon electrodes toward the next-generation of low-cost supercapacitors.","author":[{"dropping-particle":"","family":"Hwang","given":"Jee Y.","non-dropping-particle":"","parse-names":false,"suffix":""},{"dropping-particle":"","family":"Li","given":"Mengping","non-dropping-particle":"","parse-names":false,"suffix":""},{"dropping-particle":"","family":"El-Kady","given":"Maher F.","non-dropping-particle":"","parse-names":false,"suffix":""},{"dropping-particle":"","family":"Kaner","given":"Richard B.","non-dropping-particle":"","parse-names":false,"suffix":""}],"container-title":"Advanced Functional Materials","id":"ITEM-1","issue":"15","issued":{"date-parts":[["2017"]]},"title":"Next-Generation Activated Carbon Supercapacitors: A Simple Step in Electrode Processing Leads to Remarkable Gains in Energy Density","type":"article-journal","volume":"27"},"uris":["http://www.mendeley.com/documents/?uuid=736e45c9-330c-4472-95b0-f67529124adf"]}],"mendeley":{"formattedCitation":"[13]","plainTextFormattedCitation":"[13]","previouslyFormattedCitation":"[13]"},"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3]</w:t>
      </w:r>
      <w:r w:rsidRPr="0026132B">
        <w:rPr>
          <w:rFonts w:ascii="Cambria" w:hAnsi="Cambria" w:cs="Times New Roman"/>
          <w:sz w:val="20"/>
          <w:szCs w:val="20"/>
        </w:rPr>
        <w:fldChar w:fldCharType="end"/>
      </w:r>
      <w:r w:rsidRPr="0026132B">
        <w:rPr>
          <w:rFonts w:ascii="Cambria" w:hAnsi="Cambria" w:cs="Times New Roman"/>
          <w:sz w:val="20"/>
          <w:szCs w:val="20"/>
        </w:rPr>
        <w:t xml:space="preserve">, high absorption capacity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016/j.proeng.2016.06.463","ISSN":"18777058","abstract":"Activated carbon was produced from palm kernel shell (PKS) and coconut shell (CS) through physical steam activation and chemical activation. The optimum activation temperature for physical activation is 800oC and for chemical activation is 550oC. The activated carbons produced also loaded with different metal oxides (BaO, MgO, CuO, TiO2 and CeO2). Both loaded and unloaded activated carbons are characterized using ultimate analysis, BET surface area measurement method, fourier transform infrared (FT-IR) analysis and x-ray diffraction (XRD) analysis. The BET surface area and pore volumes showed that the activated carbons prepared from PKS by chemical activation (PCAC) and from CS by physical activation (CPAC) were found to be much higher than others activated carbons. Hence, the metal oxides were loaded on these two activated carbons. The loaded and unloaded activated carbons produced will be tested for application of CO2 adsorption from the simulated flue gas.","author":[{"dropping-particle":"","family":"Hidayu","given":"A. R.","non-dropping-particle":"","parse-names":false,"suffix":""},{"dropping-particle":"","family":"Muda","given":"N.","non-dropping-particle":"","parse-names":false,"suffix":""}],"container-title":"Procedia Engineering","id":"ITEM-1","issued":{"date-parts":[["2016"]]},"page":"106-113","publisher":"Elsevier B.V.","title":"Preparation and Characterization of Impregnated Activated Carbon from Palm Kernel Shell and Coconut Shell for CO2 Capture","type":"article-journal","volume":"148"},"uris":["http://www.mendeley.com/documents/?uuid=5d421eba-f8fc-4dc2-b68c-3997cfdeb901"]}],"mendeley":{"formattedCitation":"[14]","plainTextFormattedCitation":"[14]","previouslyFormattedCitation":"[14]"},"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4]</w:t>
      </w:r>
      <w:r w:rsidRPr="0026132B">
        <w:rPr>
          <w:rFonts w:ascii="Cambria" w:hAnsi="Cambria" w:cs="Times New Roman"/>
          <w:sz w:val="20"/>
          <w:szCs w:val="20"/>
        </w:rPr>
        <w:fldChar w:fldCharType="end"/>
      </w:r>
      <w:r w:rsidRPr="0026132B">
        <w:rPr>
          <w:rFonts w:ascii="Cambria" w:hAnsi="Cambria" w:cs="Times New Roman"/>
          <w:sz w:val="20"/>
          <w:szCs w:val="20"/>
        </w:rPr>
        <w:t xml:space="preserve">, is cost-effective, low inorganic compounds and is easy to obtain because it is made from natural materials that are certainly abundantly available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3390/su15086464","ISSN":"20711050","abstract":"In the present work, the facile thermal decomposition of raw coconut shells was carried out for the exploitation of the role of inert gas in the carbonization process and its role in determining the morphology, crystallographic parameters, and surface area of biochar before activation. The comparative investigation of mesoporous carbonized products synthesized with the muffle and tube furnace was carried out at a similar temperature and an assessment was made with a commercial carbon. The focus of the work was aimed at the interpretation of surface morphology, elemental identification, phase composition, interplanar spacing, full-width half maximum, crystallite size, lateral size, number of layers, dislocation density, microstrain, packing density, crystallinity index, and the specific surface area of the product obtained from two different approaches. It was revealed that the carbonized coconut shell chars obtained from the tube furnace have better characteristics to be activated further for carbon black synthesis. So, the flow of inert gas in a tube furnace is demonstrated to have a key role in improving the attributes of coconut shell chars.","author":[{"dropping-particle":"","family":"Nisa","given":"Zaib Un","non-dropping-particle":"","parse-names":false,"suffix":""},{"dropping-particle":"","family":"Chuan","given":"Lee Kean","non-dropping-particle":"","parse-names":false,"suffix":""},{"dropping-particle":"","family":"Guan","given":"Beh Hoe","non-dropping-particle":"","parse-names":false,"suffix":""},{"dropping-particle":"","family":"Ahmad","given":"Faiz","non-dropping-particle":"","parse-names":false,"suffix":""},{"dropping-particle":"","family":"Ayub","given":"Saba","non-dropping-particle":"","parse-names":false,"suffix":""}],"container-title":"Sustainability (Switzerland)","id":"ITEM-1","issue":"8","issued":{"date-parts":[["2023"]]},"page":"1-15","title":"A Comparative Study on the Crystalline and Surface Properties of Carbonized Mesoporous Coconut Shell Chars","type":"article-journal","volume":"15"},"uris":["http://www.mendeley.com/documents/?uuid=11c49754-ea6e-44c0-9a26-1e0d1ea5ee34"]}],"mendeley":{"formattedCitation":"[15]","plainTextFormattedCitation":"[15]","previouslyFormattedCitation":"[15]"},"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5]</w:t>
      </w:r>
      <w:r w:rsidRPr="0026132B">
        <w:rPr>
          <w:rFonts w:ascii="Cambria" w:hAnsi="Cambria" w:cs="Times New Roman"/>
          <w:sz w:val="20"/>
          <w:szCs w:val="20"/>
        </w:rPr>
        <w:fldChar w:fldCharType="end"/>
      </w:r>
      <w:r w:rsidRPr="0026132B">
        <w:rPr>
          <w:rFonts w:ascii="Cambria" w:hAnsi="Cambria" w:cs="Times New Roman"/>
          <w:sz w:val="20"/>
          <w:szCs w:val="20"/>
        </w:rPr>
        <w:t xml:space="preserve">. Activated carbon has a porous surface structure resulting in a high surface area which is beneficial for making electrode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3390/nano12203708","ISSN":"20794991","abstract":"In recent years, the development of energy storage devices has received much attention due to the increasing demand for renewable energy. Supercapacitors (SCs) have attracted considerable attention among various energy storage devices due to their high specific capacity, high power density, long cycle life, economic efficiency, environmental friendliness, high safety, and fast charge/discharge rates. SCs are devices that can store large amounts of electrical energy and release it quickly, making them ideal for use in a wide range of applications. They are often used in conjunction with batteries to provide a power boost when needed and can also be used as a standalone power source. They can be used in various potential applications, such as portable equipment, smart electronic systems, electric vehicles, and grid energy storage systems. There are a variety of materials that have been studied for use as SC electrodes, each with its advantages and limitations. The electrode material must have a high surface area to volume ratio to enable high energy storage densities. Additionally, the electrode material must be highly conductive to enable efficient charge transfer. Over the past several years, several novel materials have been developed which can be used to improve the capacitance of the SCs. This article reviews three types of SCs: electrochemical double-layer capacitors (EDLCs), pseudocapacitors, and hybrid supercapacitors, their respective development, energy storage mechanisms, and the latest research progress in material preparation and modification. In addition, it proposes potentially feasible solutions to the problems encountered during the development of supercapacitors and looks forward to the future development direction of SCs.","author":[{"dropping-particle":"","family":"Kumar","given":"Niraj","non-dropping-particle":"","parse-names":false,"suffix":""},{"dropping-particle":"Bin","family":"Kim","given":"Su","non-dropping-particle":"","parse-names":false,"suffix":""},{"dropping-particle":"","family":"Lee","given":"Seul Yi","non-dropping-particle":"","parse-names":false,"suffix":""},{"dropping-particle":"","family":"Park","given":"Soo Jin","non-dropping-particle":"","parse-names":false,"suffix":""}],"container-title":"Nanomaterials","id":"ITEM-1","issue":"20","issued":{"date-parts":[["2022"]]},"title":"Recent Advanced Supercapacitor: A Review of Storage Mechanisms, Electrode Materials, Modification, and Perspectives","type":"article-journal","volume":"12"},"uris":["http://www.mendeley.com/documents/?uuid=5b71c3ea-e872-45cd-82e9-7151b5da0c67"]}],"mendeley":{"formattedCitation":"[5]","plainTextFormattedCitation":"[5]","previouslyFormattedCitation":"[5]"},"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5]</w:t>
      </w:r>
      <w:r w:rsidRPr="0026132B">
        <w:rPr>
          <w:rFonts w:ascii="Cambria" w:hAnsi="Cambria" w:cs="Times New Roman"/>
          <w:sz w:val="20"/>
          <w:szCs w:val="20"/>
        </w:rPr>
        <w:fldChar w:fldCharType="end"/>
      </w:r>
      <w:r w:rsidRPr="0026132B">
        <w:rPr>
          <w:rFonts w:ascii="Cambria" w:hAnsi="Cambria" w:cs="Times New Roman"/>
          <w:sz w:val="20"/>
          <w:szCs w:val="20"/>
        </w:rPr>
        <w:t xml:space="preserve">. The high surface area of ​​activated carbon results in more electrons being absorbed on the electrode so that it will increase its capacitance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3390/en16124641","ISSN":"19961073","abstract":"Globally, environmental and energy conservation concerns have sparked a push for more efficient and long-term energy sources. Researchers worldwide have put significant effort into developing supercapacitor-based energy storage devices by fabricating electrode materials from affordable porous carbon. The advantages of porous carbons are low-cost processes, high porosity, high surface area, facilitation of surface modification, high conductivity, high mechanical stability, high chemical stability, facilitation of fast ion transport, high rate capability, and high specific capacitance. Using them as electrodes in supercapacitors (SCs) may lead to better performance in specific capacitance and long-term cyclic stability. This study focuses on the recent development of electrode materials for SCs using porous carbons obtained from several diverse sources, such as biomass, polymers, lignite, metal salts, melamine, etc. Therefore, the topic of this review is the most current development of electrode materials for SCs applications. SCs were subjected to a battery of electrochemical tests, which focused on their performance from a crucial perspective, concentrating on the porous carbon’s surface area and surface functional groups. The report also highlights the supercapacitor’s prospects and challenges.","author":[{"dropping-particle":"","family":"Sriram","given":"Ganesan","non-dropping-particle":"","parse-names":false,"suffix":""},{"dropping-particle":"","family":"Kurkuri","given":"Mahaveer","non-dropping-particle":"","parse-names":false,"suffix":""},{"dropping-particle":"","family":"Oh","given":"Tae Hwan","non-dropping-particle":"","parse-names":false,"suffix":""}],"container-title":"Energies","id":"ITEM-1","issue":"12","issued":{"date-parts":[["2023"]]},"page":"1-36","title":"Recent Trends in Highly Porous Structured Carbon Electrodes for Supercapacitor Applications: A Review","type":"article-journal","volume":"16"},"uris":["http://www.mendeley.com/documents/?uuid=e76a77d8-12cc-4df2-a996-6ce2118f1369"]}],"mendeley":{"formattedCitation":"[3]","plainTextFormattedCitation":"[3]","previouslyFormattedCitation":"[3]"},"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3]</w:t>
      </w:r>
      <w:r w:rsidRPr="0026132B">
        <w:rPr>
          <w:rFonts w:ascii="Cambria" w:hAnsi="Cambria" w:cs="Times New Roman"/>
          <w:sz w:val="20"/>
          <w:szCs w:val="20"/>
        </w:rPr>
        <w:fldChar w:fldCharType="end"/>
      </w:r>
      <w:r w:rsidRPr="0026132B">
        <w:rPr>
          <w:rFonts w:ascii="Cambria" w:hAnsi="Cambria" w:cs="Times New Roman"/>
          <w:sz w:val="20"/>
          <w:szCs w:val="20"/>
        </w:rPr>
        <w:t xml:space="preserve">. The porous structure of activated carbon is important for ions to migrate and occupy the carbon pores repeatedly to form a layer at the electrode-electrolyte interface in electrochemical energy storage devices such as supercapacitors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ISSN":"01281283","abstract":"Microwave-induced potassium hydroxide activation was used to produce coconut shell-based activated carbon. Surface area, pore size and specifc capacitance value of the carbon produced were analysed to investigate its potential as an electrode material for supercapacitor. The activation process was carried out at 600 W with various irradiation times (10 to 30 min). The activated carbon produced had high surface area ranging from 1244. 0-1768. 8 m2 g-1 compared with the inactivated carbon, 36.5 m 2 g-1. These results were in good agreement with scanning electron micrographs revealing highly porous surface structure. In addition, the specifc capacitance value of the material increased from 94.8 to 156.3 F g -1 compared with the inactivated biomass, 6.4 F g-1. The material produced was found to be suitable as an electrode for supercapacitor.","author":[{"dropping-particle":"","family":"Mohd Iqbaldin","given":"M. N.","non-dropping-particle":"","parse-names":false,"suffix":""},{"dropping-particle":"","family":"Khudzir","given":"I.","non-dropping-particle":"","parse-names":false,"suffix":""},{"dropping-particle":"","family":"Mohd Azlan","given":"M. I.","non-dropping-particle":"","parse-names":false,"suffix":""},{"dropping-particle":"","family":"Zaidi","given":"A. G.","non-dropping-particle":"","parse-names":false,"suffix":""},{"dropping-particle":"","family":"Surani","given":"B.","non-dropping-particle":"","parse-names":false,"suffix":""},{"dropping-particle":"","family":"Zubri","given":"Z.","non-dropping-particle":"","parse-names":false,"suffix":""}],"container-title":"Journal of Tropical Forest Science","id":"ITEM-1","issue":"4","issued":{"date-parts":[["2013"]]},"page":"497-503","title":"Properties of coconut shell activated carbon","type":"article-journal","volume":"25"},"uris":["http://www.mendeley.com/documents/?uuid=16ba7b48-4880-4bab-98bf-b20bb98bf8e0"]}],"mendeley":{"formattedCitation":"[8]","plainTextFormattedCitation":"[8]","previouslyFormattedCitation":"[8]"},"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8]</w:t>
      </w:r>
      <w:r w:rsidRPr="0026132B">
        <w:rPr>
          <w:rFonts w:ascii="Cambria" w:hAnsi="Cambria" w:cs="Times New Roman"/>
          <w:sz w:val="20"/>
          <w:szCs w:val="20"/>
        </w:rPr>
        <w:fldChar w:fldCharType="end"/>
      </w:r>
      <w:r w:rsidRPr="0026132B">
        <w:rPr>
          <w:rFonts w:ascii="Cambria" w:hAnsi="Cambria" w:cs="Times New Roman"/>
          <w:sz w:val="20"/>
          <w:szCs w:val="20"/>
        </w:rPr>
        <w:t>.</w:t>
      </w:r>
    </w:p>
    <w:p w14:paraId="517AB7A5" w14:textId="77777777" w:rsidR="0026132B" w:rsidRPr="0026132B" w:rsidRDefault="0026132B" w:rsidP="002A14CC">
      <w:pPr>
        <w:pStyle w:val="ListParagraph"/>
        <w:spacing w:before="100" w:beforeAutospacing="1" w:after="100" w:afterAutospacing="1" w:line="240" w:lineRule="atLeast"/>
        <w:ind w:left="0" w:firstLine="284"/>
        <w:jc w:val="both"/>
        <w:rPr>
          <w:rFonts w:ascii="Cambria" w:hAnsi="Cambria" w:cs="Times New Roman"/>
          <w:sz w:val="20"/>
          <w:szCs w:val="20"/>
        </w:rPr>
      </w:pPr>
      <w:r w:rsidRPr="0026132B">
        <w:rPr>
          <w:rFonts w:ascii="Cambria" w:hAnsi="Cambria" w:cs="Times New Roman"/>
          <w:sz w:val="20"/>
          <w:szCs w:val="20"/>
        </w:rPr>
        <w:t xml:space="preserve">One of the materials that is widely available in nature and can be used as activated carbon with a high carbon content is coconut shell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5281/zenodo.7049126","ISSN":"19302126","abstract":"Activated carbon from coconut shells is a low-cost, environmentally friendly material that is available for fabricating the electrodes for electric double-layer capacitance supercapacitors. As such, activated carbon derived from coconut shells was coated with Co3O4/CeO2, and its electrical and ionic conductivity were evaluated. The ternary technique for selecting materials was systematically investigated with an economical process. The Co3O4/CeO2 coating that was formed on the activated carbon coconut shells was deemed AC-Co3O4-CeO2. The 90-05-05 composite was the best electrode for electric double-layer capacitance supercapacitors, resulting in high conductivity (0.62 x 103 S·cm2), low series resistance and internal resistance (based on the Nyquist plot), and the charge-discharge was able to reach 0.56 V for 90 seconds (1A/g). Therefore, activated carbon coconut shells coated in Co3O4/CeO2 can promote the necessary characteristics of electrodes needed for electric double-layer capacitance supercapacitors.","author":[{"dropping-particle":"","family":"Chopngam","given":"Krittiya","non-dropping-particle":"","parse-names":false,"suffix":""},{"dropping-particle":"","family":"Luengchavanon","given":"Montri","non-dropping-particle":"","parse-names":false,"suffix":""},{"dropping-particle":"","family":"Khangkhamano","given":"Matthana","non-dropping-particle":"","parse-names":false,"suffix":""},{"dropping-particle":"","family":"Chetpattananondh","given":"Kanadit","non-dropping-particle":"","parse-names":false,"suffix":""},{"dropping-particle":"","family":"Limbut","given":"Warakorn","non-dropping-particle":"","parse-names":false,"suffix":""}],"container-title":"BioResources","id":"ITEM-1","issue":"4","issued":{"date-parts":[["2021"]]},"page":"8022-8037","title":"Coating Activated Carbon from Coconut Shells with Co3O4/CeO2 for High-Performance Supercapacitor Applications: An Experimental Study","type":"article","volume":"16"},"uris":["http://www.mendeley.com/documents/?uuid=7b361565-1bed-4a2d-ab79-8069e732b5d1"]}],"mendeley":{"formattedCitation":"[12]","plainTextFormattedCitation":"[12]","previouslyFormattedCitation":"[12]"},"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2]</w:t>
      </w:r>
      <w:r w:rsidRPr="0026132B">
        <w:rPr>
          <w:rFonts w:ascii="Cambria" w:hAnsi="Cambria" w:cs="Times New Roman"/>
          <w:sz w:val="20"/>
          <w:szCs w:val="20"/>
        </w:rPr>
        <w:fldChar w:fldCharType="end"/>
      </w:r>
      <w:r w:rsidRPr="0026132B">
        <w:rPr>
          <w:rFonts w:ascii="Cambria" w:hAnsi="Cambria" w:cs="Times New Roman"/>
          <w:sz w:val="20"/>
          <w:szCs w:val="20"/>
        </w:rPr>
        <w:t xml:space="preserve">. Coconut shells have a fairly high carbon content of 74.3%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abstract":"Telah dilakukan pengamatan sifat termal material karbon aktif berbahan serbuk arang tempurung kelapa menggunakan alat DSC (Differential Scanning Calorimeter) dalam berbagai suasana. Sifat-sifat termal karbon aktif berhubungan erat dengan jumlah pori dan ukuran partikelnya, parameter-parameter awal yang menentukan hal tersebut bergantung pada saat proses pembentukan seperti suhu pada proses pirolisis, tekanan (pada proses pemadatan) dan pembentukan serbuk pada proses penggilingan. Selain hal-hal diatas, sifat – sifat termal suatu material karbon aktif juga dapat ditinjau dari temperature glass bahan tersebut. Hasil analisis menggunakan DSC menunjukkan adanya perbedaan puncak-puncak (peak) temperatur bahan pada berbagai kondisi atmosfer (gas-gas yang terkandung) sehingga dari sini kita dapat menentukan kondisi ideal penggunaan karbon aktif untuk berbagai keperluan","author":[{"dropping-particle":"","family":"Tamado","given":"Daniel","non-dropping-particle":"","parse-names":false,"suffix":""},{"dropping-particle":"","family":"Budi","given":"Esmar","non-dropping-particle":"","parse-names":false,"suffix":""},{"dropping-particle":"","family":"Wirawan","given":"Riza","non-dropping-particle":"","parse-names":false,"suffix":""},{"dropping-particle":"","family":"Dwi","given":"Haryo","non-dropping-particle":"","parse-names":false,"suffix":""},{"dropping-particle":"","family":"Tyaswuri","given":"Anggie","non-dropping-particle":"","parse-names":false,"suffix":""},{"dropping-particle":"","family":"Sulistiani","given":"Erlinda","non-dropping-particle":"","parse-names":false,"suffix":""},{"dropping-particle":"","family":"Asma","given":"Esty","non-dropping-particle":"","parse-names":false,"suffix":""},{"dropping-particle":"","family":"Fisika","given":"Jurusan","non-dropping-particle":"","parse-names":false,"suffix":""},{"dropping-particle":"","family":"Mesin","given":"Jurusan Teknik","non-dropping-particle":"","parse-names":false,"suffix":""}],"container-title":"Seminar Nasional Fisika","id":"ITEM-1","issued":{"date-parts":[["2013"]]},"page":"73-81","title":"Sifat Termal Karbon Aktif Berbahan Arang Tempurung Kelapa","type":"article-journal"},"uris":["http://www.mendeley.com/documents/?uuid=82c2bc62-9044-4db6-8cf2-04bbb744df6c"]}],"mendeley":{"formattedCitation":"[16]","plainTextFormattedCitation":"[16]","previouslyFormattedCitation":"[16]"},"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6]</w:t>
      </w:r>
      <w:r w:rsidRPr="0026132B">
        <w:rPr>
          <w:rFonts w:ascii="Cambria" w:hAnsi="Cambria" w:cs="Times New Roman"/>
          <w:sz w:val="20"/>
          <w:szCs w:val="20"/>
        </w:rPr>
        <w:fldChar w:fldCharType="end"/>
      </w:r>
      <w:r w:rsidRPr="0026132B">
        <w:rPr>
          <w:rFonts w:ascii="Cambria" w:hAnsi="Cambria" w:cs="Times New Roman"/>
          <w:sz w:val="20"/>
          <w:szCs w:val="20"/>
        </w:rPr>
        <w:t xml:space="preserve">. In addition to having a high carbon content, coconut shells are organic materials consisting of cellulose, hemicellulose, and lignin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DOI":"10.14419/ijac.v9i1.31433","abstract":"The study Investigate the effect of carbonization temperature on properties of coconut shell. The carbonization was carried out at 600, 800, 1000 and 1150Â°C temperatures for 1 hour under inert condition. The derived chars were proximately, ultimately and structurally analyzed. The results show that there was a significant change in the volatile matter, fixed carbon percentage, elemental C and its functional group as temperature increases. The moisture content and percentage yield decrease with increasing temperature. The morphological characterization of the materials shows fibrous nature of the raw samples while the char products show developed pores which are suitable for adsorption, movement of electrolyte ions and reduced diffusion resistance. The electrical properties of char improved from 3.52 x10-8 to 6.78 x10-2 S/cm as temperature increases from 600Â°C to 1150Â°C. results from X-ray diffractometer analysis showed improved graphitic properties; which suggest a possible use of the char samples particular the PKS1150 in electrode fabrication material.Â Â","author":[{"dropping-particle":"","family":"Hassan","given":"U.F.","non-dropping-particle":"","parse-names":false,"suffix":""},{"dropping-particle":"","family":"Sallau","given":"A. A","non-dropping-particle":"","parse-names":false,"suffix":""},{"dropping-particle":"","family":"Ekanem","given":"E. O","non-dropping-particle":"","parse-names":false,"suffix":""},{"dropping-particle":"","family":"Jauro","given":"A.","non-dropping-particle":"","parse-names":false,"suffix":""},{"dropping-particle":"","family":"Kolo","given":"A. M","non-dropping-particle":"","parse-names":false,"suffix":""}],"container-title":"International Journal of Advanced Chemistry","id":"ITEM-1","issue":"1","issued":{"date-parts":[["2021"]]},"page":"34-39","title":"Effect of carbonization temperature on properties of char from coconut shell","type":"article-journal","volume":"9"},"uris":["http://www.mendeley.com/documents/?uuid=17453eb4-a121-4750-9e49-3b0815c0a025"]}],"mendeley":{"formattedCitation":"[17]","plainTextFormattedCitation":"[17]","previouslyFormattedCitation":"[17]"},"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7]</w:t>
      </w:r>
      <w:r w:rsidRPr="0026132B">
        <w:rPr>
          <w:rFonts w:ascii="Cambria" w:hAnsi="Cambria" w:cs="Times New Roman"/>
          <w:sz w:val="20"/>
          <w:szCs w:val="20"/>
        </w:rPr>
        <w:fldChar w:fldCharType="end"/>
      </w:r>
      <w:r w:rsidRPr="0026132B">
        <w:rPr>
          <w:rFonts w:ascii="Cambria" w:hAnsi="Cambria" w:cs="Times New Roman"/>
          <w:sz w:val="20"/>
          <w:szCs w:val="20"/>
        </w:rPr>
        <w:t xml:space="preserve">. The higher the lignin, hemicellulose, and cellulose content, the better the activated carbon produced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abstract":"Dewasa ini kebutuhan akan energi semakin meningkat. Keadaan yang diharapkan adalah tersedianya perangkat penyimpan energi yang praktis, canggih, tahan lama dan ramah lingkungan. Salah satu solusinya adalah penggunaan EDLC sebagai media penyimpanan energi, hal ini karena EDLC mempunyai kapasitansi yang lebih tinggi daripada kapasitor konvensional dan juga lebih ramah lingkungan. Sehingga dilakukan penelitian ini untuk menganalisis karbon aktif dari Tempurung Kelapa dan Tempurung Kluwak untuk dimanfaatkan sebagai elektroda EDLC. Dari pengujian Kadar Karbon Fix didapat nilai fixed carbon Tempurung Kelapa sebesar 74.62% dan untuk Tempurung Kluwak sebesar 74.59% sehingga Tempurung Kelapa dan Kluwak berpotensi sebagai bahan karbon aktif. Proses pembuatan karbon aktif dilakukan dengan cara karbonisasi selama 2 jam pada temperatur 700OC dan 800OC selanjutnya diaktivasi kimia dengan KOH dan diaktivasi fisika pada 110 OC dan 600OC. Hasilnya didapatkan nilai kapasitif tertinggi adalah 884 mF/gr untuk karbon aktif dari Tempurung Kelapa dan 291 mF/gr untuk karbon aktif dari Tempurung Kluwak pada sampel yang dikarbonisasi 700OC dan di aktivasi fisika 600OC. Sedangkan luas permukaan spesifik tertinggi adalah 548.542 m2/gr untuk karbon aktif dari Tempurung Kelapa dan 333.399 m2/gr untuk karbon aktif dari Tempurung Kluwak serta bilangan iodine tertinggi sebesar 1122.96 mg/g untuk karbon aktif dari Tempurung Kelapa dan 968.83 mg/g untuk karbon aktif dari Tempurung Kluwak juga pada temperatur karbonisasi 700OC dan diaktivasi fisika 600OC. Sehingga dapat dikatakan bahwa karbon aktif dari Tempurung Kelapa dan Tempurung Kluwak memiliki kualitas yang sesuai standar SNI dan dapat dimanfaatkan sebagai elektroda EDLC.","author":[{"dropping-particle":"","family":"Nurdiansah","given":"Haniffudin","non-dropping-particle":"","parse-names":false,"suffix":""},{"dropping-particle":"","family":"Susanti","given":"Diah","non-dropping-particle":"","parse-names":false,"suffix":""}],"container-title":"Jurnal Teknik Pomits","id":"ITEM-1","issue":"1","issued":{"date-parts":[["2013"]]},"page":"13-18","title":"Pengaruh Variasi Temperatur Karbonisasi dan Karbon Aktif Tempurung Kelapa dan Kapasitansi Electric Double Layer Capacitor","type":"article-journal","volume":"2"},"uris":["http://www.mendeley.com/documents/?uuid=ec6d5146-110b-4748-8573-44f3629388d2"]}],"mendeley":{"formattedCitation":"[18]","plainTextFormattedCitation":"[18]","previouslyFormattedCitation":"[18]"},"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8]</w:t>
      </w:r>
      <w:r w:rsidRPr="0026132B">
        <w:rPr>
          <w:rFonts w:ascii="Cambria" w:hAnsi="Cambria" w:cs="Times New Roman"/>
          <w:sz w:val="20"/>
          <w:szCs w:val="20"/>
        </w:rPr>
        <w:fldChar w:fldCharType="end"/>
      </w:r>
      <w:r w:rsidRPr="0026132B">
        <w:rPr>
          <w:rFonts w:ascii="Cambria" w:hAnsi="Cambria" w:cs="Times New Roman"/>
          <w:sz w:val="20"/>
          <w:szCs w:val="20"/>
        </w:rPr>
        <w:t xml:space="preserve">. Carbonization of </w:t>
      </w:r>
      <w:r w:rsidRPr="0026132B">
        <w:rPr>
          <w:rFonts w:ascii="Cambria" w:hAnsi="Cambria" w:cs="Times New Roman"/>
          <w:sz w:val="20"/>
          <w:szCs w:val="20"/>
        </w:rPr>
        <w:lastRenderedPageBreak/>
        <w:t xml:space="preserve">lignin will affect the width of the diameter and the number of pores. Increasing the carbonization temperature results in more lignin decomposition that evaporates. This lignin decomposition that evaporates will be beneficial for the manufacture of activated carbon because it opens the gaps between the aromatic charcoal sheets, thus increasing its adsorption capacity </w:t>
      </w:r>
      <w:r w:rsidRPr="0026132B">
        <w:rPr>
          <w:rFonts w:ascii="Cambria" w:hAnsi="Cambria" w:cs="Times New Roman"/>
          <w:sz w:val="20"/>
          <w:szCs w:val="20"/>
        </w:rPr>
        <w:fldChar w:fldCharType="begin" w:fldLock="1"/>
      </w:r>
      <w:r w:rsidRPr="0026132B">
        <w:rPr>
          <w:rFonts w:ascii="Cambria" w:hAnsi="Cambria" w:cs="Times New Roman"/>
          <w:sz w:val="20"/>
          <w:szCs w:val="20"/>
        </w:rPr>
        <w:instrText>ADDIN CSL_CITATION {"citationItems":[{"id":"ITEM-1","itemData":{"abstract":"This paper discusses charcoal structure oflignin at different temperature ofcarbonization. The charcoal was produced in a stainless steel retort with electrical heater at temperatures of 200, 300, 400, 500, 650, 750, and 850 C. o Chemical structure evaluation was undertaken using Fourier Transform Infra Red (FTIR), X-Ray Diffraction (XRD) and Scanning Electron Microscope (SEM). Results of XRD showed that the interlayer spacing ofaromatic sheets (d) and width of aromatic layers (La) decreased with increasing carbonization temperature, height of aromatic layers (Lc), the degree of crystalinity (X) and the average number (N) of aromatic layers rose with increasing carbonization temperature. The FTIR spectra of charcoal showed that heat treatment of lignin in the range of300 - 750C produced the most o significant changes in chemical stucture. The bonds of O-H, and C=C decreased with increasing carbonization temperature, while the other stuctures increased first in the chars and then developed aromatic structure. At temperature of 850C the charcoal possessed C-H alifatics, C=O and C-O-C bonds from aromatic structure. The analysis of SEM o showed that the amount and the diameter of the pore enlarged as the temperature increased. Good quality charcoal was reached at the carbonization temperature of 500 C. The produced charcoal has degree of crystalinity 33.90 %, height of o aromatic layes (Lc) 3.21 nm, width of aromatic layers (La) 10.96 nm,number of aromatics layers (N)8,67 and distance of aromatic layers d( )= 0.35 nm and d( ) = 0.21 nm with pore diameter of 12.60 m. This charcoal had higher m 002 100 crystalinity, polarity, rigidity, hardness and larger pore.","author":[{"dropping-particle":"","family":"Pari","given":"Gustan","non-dropping-particle":"","parse-names":false,"suffix":""},{"dropping-particle":"","family":"Sofyan","given":"Kurnia","non-dropping-particle":"","parse-names":false,"suffix":""},{"dropping-particle":"","family":"Syafii","given":"Wasrin","non-dropping-particle":"","parse-names":false,"suffix":""},{"dropping-particle":"","family":"Buchari","given":"","non-dropping-particle":"","parse-names":false,"suffix":""},{"dropping-particle":"","family":"Yamamoto","given":"Hiroyuki","non-dropping-particle":"","parse-names":false,"suffix":""}],"container-title":"Jurnal Penelitian Hasil Hutan","id":"ITEM-1","issue":"1","issued":{"date-parts":[["2006"]]},"page":"9-20","title":"KAJIAN STRUKTUR ARANG DARI LIGNIN (Study on Charcoal Structure of Lignin)","type":"article-journal","volume":"24"},"uris":["http://www.mendeley.com/documents/?uuid=6ebe887a-a666-4078-8fe9-973c230fa3a6"]}],"mendeley":{"formattedCitation":"[19]","plainTextFormattedCitation":"[19]","previouslyFormattedCitation":"[19]"},"properties":{"noteIndex":0},"schema":"https://github.com/citation-style-language/schema/raw/master/csl-citation.json"}</w:instrText>
      </w:r>
      <w:r w:rsidRPr="0026132B">
        <w:rPr>
          <w:rFonts w:ascii="Cambria" w:hAnsi="Cambria" w:cs="Times New Roman"/>
          <w:sz w:val="20"/>
          <w:szCs w:val="20"/>
        </w:rPr>
        <w:fldChar w:fldCharType="separate"/>
      </w:r>
      <w:r w:rsidRPr="0026132B">
        <w:rPr>
          <w:rFonts w:ascii="Cambria" w:hAnsi="Cambria" w:cs="Times New Roman"/>
          <w:noProof/>
          <w:sz w:val="20"/>
          <w:szCs w:val="20"/>
        </w:rPr>
        <w:t>[19]</w:t>
      </w:r>
      <w:r w:rsidRPr="0026132B">
        <w:rPr>
          <w:rFonts w:ascii="Cambria" w:hAnsi="Cambria" w:cs="Times New Roman"/>
          <w:sz w:val="20"/>
          <w:szCs w:val="20"/>
        </w:rPr>
        <w:fldChar w:fldCharType="end"/>
      </w:r>
      <w:r w:rsidRPr="0026132B">
        <w:rPr>
          <w:rFonts w:ascii="Cambria" w:hAnsi="Cambria" w:cs="Times New Roman"/>
          <w:sz w:val="20"/>
          <w:szCs w:val="20"/>
        </w:rPr>
        <w:t>. Increasing the adsorption capacity on the electrode will increase the supercapacitor capacitance.</w:t>
      </w:r>
    </w:p>
    <w:p w14:paraId="52C6217B" w14:textId="042D1B3D" w:rsidR="0026132B" w:rsidRPr="0026132B" w:rsidRDefault="0026132B" w:rsidP="002A14CC">
      <w:pPr>
        <w:pStyle w:val="ListParagraph"/>
        <w:spacing w:before="100" w:beforeAutospacing="1" w:after="100" w:afterAutospacing="1" w:line="240" w:lineRule="atLeast"/>
        <w:ind w:left="0" w:firstLine="284"/>
        <w:jc w:val="both"/>
        <w:rPr>
          <w:rFonts w:ascii="Cambria" w:eastAsia="Cambria" w:hAnsi="Cambria" w:cs="Cambria"/>
          <w:sz w:val="20"/>
          <w:szCs w:val="20"/>
        </w:rPr>
      </w:pPr>
      <w:r w:rsidRPr="0026132B">
        <w:rPr>
          <w:rFonts w:ascii="Cambria" w:hAnsi="Cambria" w:cs="Times New Roman"/>
          <w:spacing w:val="6"/>
          <w:sz w:val="20"/>
          <w:szCs w:val="20"/>
        </w:rPr>
        <w:t xml:space="preserve">Pore formation in activated carbon is not only influenced by the carbonization temperature, but also by the type of activator. KOH is an activator solution that can produce a larger pore diameter and surface area than other activators </w:t>
      </w:r>
      <w:r w:rsidRPr="0026132B">
        <w:rPr>
          <w:rFonts w:ascii="Cambria" w:hAnsi="Cambria" w:cs="Times New Roman"/>
          <w:spacing w:val="6"/>
          <w:sz w:val="20"/>
          <w:szCs w:val="20"/>
        </w:rPr>
        <w:fldChar w:fldCharType="begin" w:fldLock="1"/>
      </w:r>
      <w:r w:rsidRPr="0026132B">
        <w:rPr>
          <w:rFonts w:ascii="Cambria" w:hAnsi="Cambria" w:cs="Times New Roman"/>
          <w:spacing w:val="6"/>
          <w:sz w:val="20"/>
          <w:szCs w:val="20"/>
        </w:rPr>
        <w:instrText>ADDIN CSL_CITATION {"citationItems":[{"id":"ITEM-1","itemData":{"DOI":"10.20964/2018.12.19","ISSN":"14523981","abstract":"Activated carbon electrode was produced from coconut husk by using a combination of physical and chemical activation methods. Potassium hydroxide (KOH) was used as an activator during chemical activation while carbon dioxide gas (CO2) was used as an activator during physical activation in range of 750-900 °C. The physical properties of the carbon electrode was characterized by determining the density, thermogravimetry analysis, degree of microcrystallinity, surface morphology, chemical components and surface area. The crystallinity, surface morphology, and chemical content of the carbon electrode was determined by X-ray Diffraction, Scanning Electron Microscopy, and Energy Dispersive Spectroscopy. The electrochemical properties of the electrodes were reviewed by using a two-electrode system while the capacitive properties of the electrodes was determined using cyclic voltammetry. The high temperature of the physical activation resulted in the complete evaporation of volatile biomass, thereby increasing the carbon content and surface area (from 823 m2 g-1 to 1033.20 m2 g-1) of the electrodes. In addition, the increase in the physical activation temperature shows the presence of nanofibers in the morphology of the surface electrode. The electrochemical properties of the electrode showed excellent capacitive properties of a supercapacitor cell, with a very high specific capacitance of 184 F g-1.","author":[{"dropping-particle":"","family":"Taer","given":"E.","non-dropping-particle":"","parse-names":false,"suffix":""},{"dropping-particle":"","family":"Taslim","given":"R.","non-dropping-particle":"","parse-names":false,"suffix":""},{"dropping-particle":"","family":"Putri","given":"A. W.","non-dropping-particle":"","parse-names":false,"suffix":""},{"dropping-particle":"","family":"Apriwandi","given":"A.","non-dropping-particle":"","parse-names":false,"suffix":""},{"dropping-particle":"","family":"Agustino","given":"A.","non-dropping-particle":"","parse-names":false,"suffix":""}],"container-title":"International Journal of Electrochemical Science","id":"ITEM-1","issue":"12","issued":{"date-parts":[["2018"]]},"page":"12072-12084","publisher":"Elsevier Masson SAS","title":"Activated carbon electrode made from coconut husk waste for supercapacitor application","type":"article-journal","volume":"13"},"uris":["http://www.mendeley.com/documents/?uuid=3561cc4b-3d01-4346-973a-6cc6b4cae47e"]}],"mendeley":{"formattedCitation":"[20]","plainTextFormattedCitation":"[20]","previouslyFormattedCitation":"[20]"},"properties":{"noteIndex":0},"schema":"https://github.com/citation-style-language/schema/raw/master/csl-citation.json"}</w:instrText>
      </w:r>
      <w:r w:rsidRPr="0026132B">
        <w:rPr>
          <w:rFonts w:ascii="Cambria" w:hAnsi="Cambria" w:cs="Times New Roman"/>
          <w:spacing w:val="6"/>
          <w:sz w:val="20"/>
          <w:szCs w:val="20"/>
        </w:rPr>
        <w:fldChar w:fldCharType="separate"/>
      </w:r>
      <w:r w:rsidRPr="0026132B">
        <w:rPr>
          <w:rFonts w:ascii="Cambria" w:hAnsi="Cambria" w:cs="Times New Roman"/>
          <w:noProof/>
          <w:spacing w:val="6"/>
          <w:sz w:val="20"/>
          <w:szCs w:val="20"/>
        </w:rPr>
        <w:t>[20]</w:t>
      </w:r>
      <w:r w:rsidRPr="0026132B">
        <w:rPr>
          <w:rFonts w:ascii="Cambria" w:hAnsi="Cambria" w:cs="Times New Roman"/>
          <w:spacing w:val="6"/>
          <w:sz w:val="20"/>
          <w:szCs w:val="20"/>
        </w:rPr>
        <w:fldChar w:fldCharType="end"/>
      </w:r>
      <w:r w:rsidRPr="0026132B">
        <w:rPr>
          <w:rFonts w:ascii="Cambria" w:hAnsi="Cambria" w:cs="Times New Roman"/>
          <w:spacing w:val="6"/>
          <w:sz w:val="20"/>
          <w:szCs w:val="20"/>
        </w:rPr>
        <w:t xml:space="preserve">. The nature of KOH activator which has strong basic properties, is able to absorb water vapor (hygroscopic) and is able to remove impurities in carbon is very suitable for use as a carbon activator that can produce a more porous surface </w:t>
      </w:r>
      <w:r w:rsidRPr="0026132B">
        <w:rPr>
          <w:rFonts w:ascii="Cambria" w:hAnsi="Cambria" w:cs="Times New Roman"/>
          <w:spacing w:val="6"/>
          <w:sz w:val="20"/>
          <w:szCs w:val="20"/>
        </w:rPr>
        <w:fldChar w:fldCharType="begin" w:fldLock="1"/>
      </w:r>
      <w:r w:rsidRPr="0026132B">
        <w:rPr>
          <w:rFonts w:ascii="Cambria" w:hAnsi="Cambria" w:cs="Times New Roman"/>
          <w:spacing w:val="6"/>
          <w:sz w:val="20"/>
          <w:szCs w:val="20"/>
        </w:rPr>
        <w:instrText>ADDIN CSL_CITATION {"citationItems":[{"id":"ITEM-1","itemData":{"ISSN":"2303-3142","abstract":"A B S T R A K Keterbatasan akan sumber energi dan hilangnya energi selama pemakaian menjadi salah satu kasus yang sering dijumpai dalam kehidupan sehari-hari di masyarakat. Selain itu, penggunaan listrik nasional pada sektor teknologi dan industri terus mengalami peningkatan dari tahun ke tahun, sehingga perlu pemikiran lebih lanjut untuk melakukan tindakan efisiensi energi. Tujuan penelitian ini modifikasi karbon aktif dengan aktivasi kimia dan fisika menjadi elektroda superkapasitor. Jenis penelitian ini merupakan penelitian review. Hasi penelitian menunjukkan bahwa bahan pembuatan elektroda superkapasitor beragam seperti karbon aktif yang terbuat dari proses karbonisasi dan aktivasi secara kimia fisika. Proses aktivasi pada bahan hasil karbonisasi dimaksudkan untuk memberikan kemampuan yang lebih baik untuk meningkatkan luas permukaan dan kapasitansi spesifik elektroda. Selain itu, besarnya konsenterasi aktivator yang digunakan juga dapat memengaruhi nilai kapasitansi spesifik. Maka, kinerja dari karbon aktif sebagai elektroda superkapasitor dipengaruhi oleh beberapa faktor di antaranya temperatur karbonisasi, metode aktivasi, konsentrasi aktivator, temperatur aktivasi, dan jenis bahan yang digunakan. A B S T R A C T The limitations of energy sources, and the loss of energy during use is one of the cases that is often encountered in everyday life in society. In addition, the use of national electricity in the technology and industrial sectors continues to increase from year to year, so further thinking is needed to take energy efficiency measures. The purpose of this research is to modify activated carbon by chemical and physical activation into supercapacitor electrodes. This type of research is a review research. The results of the research show that the materials for making supercapacitor electrodes are varied, such as activated carbon, which is made from a carbonization process and chemical-physical activation. The activation process on the carbonized material is intended to provide a better ability to increase the surface area and specific capacitance of the electrodes, besides that the concentration of the activator used can also affect the value of the specific capacitance. Thus, the performance of activated carbon as a supercapacitor electrode is influenced by several factors including carbonization temperature, activation method, activator concentration, activation temperature and the type of material used.","author":[{"dropping-particle":"","family":"Prayogatama","given":"Adhi","non-dropping-particle":"","parse-names":false,"suffix":""},{"dropping-particle":"","family":"Kurniawan","given":"Teguh","non-dropping-particle":"","parse-names":false,"suffix":""}],"container-title":"Jurnal Sains dan Teknologi","id":"ITEM-1","issue":"1","issued":{"date-parts":[["2022"]]},"page":"47-58","title":"Modifikasi Karbon Aktif dengan Aktivasi Kimia dan Fisika Menjadi Elektroda Superkapasitor","type":"article-journal","volume":"11"},"uris":["http://www.mendeley.com/documents/?uuid=790dc0a6-82e8-4eae-b1d8-aa515834db44","http://www.mendeley.com/documents/?uuid=9af457a9-bb91-474e-97ef-0945da268863"]}],"mendeley":{"formattedCitation":"[21]","plainTextFormattedCitation":"[21]","previouslyFormattedCitation":"[21]"},"properties":{"noteIndex":0},"schema":"https://github.com/citation-style-language/schema/raw/master/csl-citation.json"}</w:instrText>
      </w:r>
      <w:r w:rsidRPr="0026132B">
        <w:rPr>
          <w:rFonts w:ascii="Cambria" w:hAnsi="Cambria" w:cs="Times New Roman"/>
          <w:spacing w:val="6"/>
          <w:sz w:val="20"/>
          <w:szCs w:val="20"/>
        </w:rPr>
        <w:fldChar w:fldCharType="separate"/>
      </w:r>
      <w:r w:rsidRPr="0026132B">
        <w:rPr>
          <w:rFonts w:ascii="Cambria" w:hAnsi="Cambria" w:cs="Times New Roman"/>
          <w:noProof/>
          <w:spacing w:val="6"/>
          <w:sz w:val="20"/>
          <w:szCs w:val="20"/>
        </w:rPr>
        <w:t>[21]</w:t>
      </w:r>
      <w:r w:rsidRPr="0026132B">
        <w:rPr>
          <w:rFonts w:ascii="Cambria" w:hAnsi="Cambria" w:cs="Times New Roman"/>
          <w:spacing w:val="6"/>
          <w:sz w:val="20"/>
          <w:szCs w:val="20"/>
        </w:rPr>
        <w:fldChar w:fldCharType="end"/>
      </w:r>
      <w:r w:rsidRPr="0026132B">
        <w:rPr>
          <w:rFonts w:ascii="Cambria" w:hAnsi="Cambria" w:cs="Times New Roman"/>
          <w:spacing w:val="6"/>
          <w:sz w:val="20"/>
          <w:szCs w:val="20"/>
        </w:rPr>
        <w:t xml:space="preserve">. </w:t>
      </w:r>
      <w:r w:rsidRPr="0026132B">
        <w:rPr>
          <w:rFonts w:ascii="Cambria" w:hAnsi="Cambria" w:cs="Times New Roman"/>
          <w:sz w:val="20"/>
          <w:szCs w:val="20"/>
        </w:rPr>
        <w:t xml:space="preserve">This study aims to study the effect of carbonization temperature of activated carbon from coconut shells with carbonization of 400˚C - 700˚C activated by KOH on the </w:t>
      </w:r>
      <w:r w:rsidRPr="0026132B">
        <w:rPr>
          <w:rFonts w:ascii="Cambria" w:hAnsi="Cambria"/>
          <w:sz w:val="20"/>
          <w:szCs w:val="20"/>
        </w:rPr>
        <w:t xml:space="preserve">morphology, structure, and functional groups </w:t>
      </w:r>
      <w:r w:rsidRPr="0026132B">
        <w:rPr>
          <w:rFonts w:ascii="Cambria" w:hAnsi="Cambria" w:cs="Times New Roman"/>
          <w:sz w:val="20"/>
          <w:szCs w:val="20"/>
        </w:rPr>
        <w:t>as a candidate for supercapacitor electrodes</w:t>
      </w:r>
    </w:p>
    <w:p w14:paraId="5349664B" w14:textId="158C7C4E" w:rsidR="001402E9" w:rsidRDefault="0003312B" w:rsidP="009311FE">
      <w:pPr>
        <w:spacing w:before="120" w:after="120"/>
        <w:ind w:left="6"/>
        <w:rPr>
          <w:sz w:val="20"/>
          <w:szCs w:val="20"/>
        </w:rPr>
      </w:pPr>
      <w:r>
        <w:rPr>
          <w:rFonts w:ascii="Cambria" w:eastAsia="Cambria" w:hAnsi="Cambria" w:cs="Cambria"/>
          <w:b/>
          <w:bCs/>
          <w:sz w:val="20"/>
          <w:szCs w:val="20"/>
        </w:rPr>
        <w:t xml:space="preserve">2. </w:t>
      </w:r>
      <w:r w:rsidR="00892883">
        <w:rPr>
          <w:rFonts w:ascii="Cambria" w:eastAsia="Cambria" w:hAnsi="Cambria" w:cs="Cambria"/>
          <w:b/>
          <w:bCs/>
          <w:sz w:val="20"/>
          <w:szCs w:val="20"/>
        </w:rPr>
        <w:t>Methods</w:t>
      </w:r>
    </w:p>
    <w:p w14:paraId="7839A147" w14:textId="77777777" w:rsidR="009311FE" w:rsidRPr="009311FE" w:rsidRDefault="009311FE" w:rsidP="009311FE">
      <w:pPr>
        <w:pStyle w:val="ListParagraph"/>
        <w:spacing w:before="120" w:after="120" w:line="240" w:lineRule="atLeast"/>
        <w:ind w:left="0"/>
        <w:jc w:val="both"/>
        <w:rPr>
          <w:rFonts w:ascii="Cambria" w:hAnsi="Cambria" w:cs="Times New Roman"/>
          <w:sz w:val="20"/>
          <w:szCs w:val="20"/>
        </w:rPr>
      </w:pPr>
      <w:r w:rsidRPr="009311FE">
        <w:rPr>
          <w:rFonts w:ascii="Cambria" w:hAnsi="Cambria" w:cs="Times New Roman"/>
          <w:sz w:val="20"/>
          <w:szCs w:val="20"/>
        </w:rPr>
        <w:t>The materials used in this study were cleaned coconut shells, 3 M KOH solution, distilled water, filter paper, and pH indicator paper. The tools used were a furnace, oven, mortar &amp; pestle, 40 mesh sieve, magnetic stirrer &amp; hotplate, and scales. The process of making activated carbon powder as an electrode is divided into 4 stages:</w:t>
      </w:r>
    </w:p>
    <w:p w14:paraId="55ED0831" w14:textId="77777777" w:rsidR="009311FE" w:rsidRPr="009311FE" w:rsidRDefault="009311FE" w:rsidP="009311FE">
      <w:pPr>
        <w:pStyle w:val="ListParagraph"/>
        <w:numPr>
          <w:ilvl w:val="0"/>
          <w:numId w:val="9"/>
        </w:numPr>
        <w:spacing w:before="100" w:beforeAutospacing="1" w:after="100" w:afterAutospacing="1" w:line="240" w:lineRule="atLeast"/>
        <w:ind w:left="426"/>
        <w:jc w:val="both"/>
        <w:rPr>
          <w:rFonts w:ascii="Cambria" w:hAnsi="Cambria" w:cs="Times New Roman"/>
          <w:sz w:val="20"/>
          <w:szCs w:val="20"/>
        </w:rPr>
      </w:pPr>
      <w:r w:rsidRPr="009311FE">
        <w:rPr>
          <w:rFonts w:ascii="Cambria" w:hAnsi="Cambria" w:cs="Times New Roman"/>
          <w:sz w:val="20"/>
          <w:szCs w:val="20"/>
        </w:rPr>
        <w:t>Material Preparation Process</w:t>
      </w:r>
    </w:p>
    <w:p w14:paraId="0160331F" w14:textId="77777777" w:rsidR="009311FE" w:rsidRPr="009311FE" w:rsidRDefault="009311FE" w:rsidP="009311FE">
      <w:pPr>
        <w:pStyle w:val="ListParagraph"/>
        <w:spacing w:before="100" w:beforeAutospacing="1" w:after="100" w:afterAutospacing="1" w:line="240" w:lineRule="atLeast"/>
        <w:ind w:left="426"/>
        <w:jc w:val="both"/>
        <w:rPr>
          <w:rFonts w:ascii="Cambria" w:hAnsi="Cambria" w:cs="Times New Roman"/>
          <w:sz w:val="20"/>
          <w:szCs w:val="20"/>
        </w:rPr>
      </w:pPr>
      <w:r w:rsidRPr="009311FE">
        <w:rPr>
          <w:rFonts w:ascii="Cambria" w:hAnsi="Cambria" w:cs="Times New Roman"/>
          <w:sz w:val="20"/>
          <w:szCs w:val="20"/>
        </w:rPr>
        <w:t xml:space="preserve">Coconut shells that will be used as raw materials for making activated carbon are crushed into small pieces and cleaned of dirt and coconut </w:t>
      </w:r>
      <w:proofErr w:type="spellStart"/>
      <w:r w:rsidRPr="009311FE">
        <w:rPr>
          <w:rFonts w:ascii="Cambria" w:hAnsi="Cambria" w:cs="Times New Roman"/>
          <w:sz w:val="20"/>
          <w:szCs w:val="20"/>
        </w:rPr>
        <w:t>fibers</w:t>
      </w:r>
      <w:proofErr w:type="spellEnd"/>
      <w:r w:rsidRPr="009311FE">
        <w:rPr>
          <w:rFonts w:ascii="Cambria" w:hAnsi="Cambria" w:cs="Times New Roman"/>
          <w:sz w:val="20"/>
          <w:szCs w:val="20"/>
        </w:rPr>
        <w:t>, then dried in the sun for 3 days until dry.</w:t>
      </w:r>
    </w:p>
    <w:p w14:paraId="6295CE47" w14:textId="77777777" w:rsidR="009311FE" w:rsidRPr="009311FE" w:rsidRDefault="009311FE" w:rsidP="009311FE">
      <w:pPr>
        <w:pStyle w:val="ListParagraph"/>
        <w:numPr>
          <w:ilvl w:val="0"/>
          <w:numId w:val="9"/>
        </w:numPr>
        <w:spacing w:before="100" w:beforeAutospacing="1" w:after="100" w:afterAutospacing="1" w:line="240" w:lineRule="atLeast"/>
        <w:ind w:left="426"/>
        <w:jc w:val="both"/>
        <w:rPr>
          <w:rFonts w:ascii="Cambria" w:hAnsi="Cambria" w:cs="Times New Roman"/>
          <w:sz w:val="20"/>
          <w:szCs w:val="20"/>
        </w:rPr>
      </w:pPr>
      <w:r w:rsidRPr="009311FE">
        <w:rPr>
          <w:rFonts w:ascii="Cambria" w:hAnsi="Cambria" w:cs="Times New Roman"/>
          <w:sz w:val="20"/>
          <w:szCs w:val="20"/>
        </w:rPr>
        <w:t>Carbonization Process</w:t>
      </w:r>
    </w:p>
    <w:p w14:paraId="28176578" w14:textId="77777777" w:rsidR="009311FE" w:rsidRPr="009311FE" w:rsidRDefault="009311FE" w:rsidP="009311FE">
      <w:pPr>
        <w:pStyle w:val="ListParagraph"/>
        <w:spacing w:before="100" w:beforeAutospacing="1" w:after="100" w:afterAutospacing="1" w:line="240" w:lineRule="atLeast"/>
        <w:ind w:left="426"/>
        <w:jc w:val="both"/>
        <w:rPr>
          <w:rFonts w:ascii="Cambria" w:hAnsi="Cambria" w:cs="Times New Roman"/>
          <w:sz w:val="20"/>
          <w:szCs w:val="20"/>
        </w:rPr>
      </w:pPr>
      <w:r w:rsidRPr="009311FE">
        <w:rPr>
          <w:rFonts w:ascii="Cambria" w:hAnsi="Cambria" w:cs="Times New Roman"/>
          <w:sz w:val="20"/>
          <w:szCs w:val="20"/>
        </w:rPr>
        <w:t xml:space="preserve">The dried shells are then carbonized using a furnace. The coconut shells are furnaced at temperatures of 400 ˚C </w:t>
      </w:r>
      <w:r w:rsidRPr="009311FE">
        <w:rPr>
          <w:rFonts w:ascii="Cambria" w:hAnsi="Cambria" w:cs="Times New Roman"/>
          <w:sz w:val="20"/>
          <w:szCs w:val="20"/>
        </w:rPr>
        <w:fldChar w:fldCharType="begin" w:fldLock="1"/>
      </w:r>
      <w:r w:rsidRPr="009311FE">
        <w:rPr>
          <w:rFonts w:ascii="Cambria" w:hAnsi="Cambria" w:cs="Times New Roman"/>
          <w:sz w:val="20"/>
          <w:szCs w:val="20"/>
        </w:rPr>
        <w:instrText>ADDIN CSL_CITATION {"citationItems":[{"id":"ITEM-1","itemData":{"author":[{"dropping-particle":"","family":"Fidiyanti","given":"Yuvita Nur","non-dropping-particle":"","parse-names":false,"suffix":""},{"dropping-particle":"","family":"Rohmawati","given":"Lydia","non-dropping-particle":"","parse-names":false,"suffix":""},{"dropping-particle":"","family":"Putri","given":"Nugrahani Primary","non-dropping-particle":"","parse-names":false,"suffix":""},{"dropping-particle":"","family":"Setyarsih","given":"Woro","non-dropping-particle":"","parse-names":false,"suffix":""}],"container-title":"Sains &amp; Matematika","id":"ITEM-1","issue":"2","issued":{"date-parts":[["2016"]]},"title":"Analisis Nilai Kapasitansi Spesifik Pada Elektroda Karbon Aktif/PVDF","type":"article-journal","volume":"4"},"uris":["http://www.mendeley.com/documents/?uuid=720aa53f-1fd3-42d7-b162-41547dcaf238","http://www.mendeley.com/documents/?uuid=552878f8-476a-4048-a5a6-02620118ac91","http://www.mendeley.com/documents/?uuid=32b9f5fc-9870-4341-838d-359f8bfb1b14"]}],"mendeley":{"formattedCitation":"[22]","plainTextFormattedCitation":"[22]","previouslyFormattedCitation":"[22]"},"properties":{"noteIndex":0},"schema":"https://github.com/citation-style-language/schema/raw/master/csl-citation.json"}</w:instrText>
      </w:r>
      <w:r w:rsidRPr="009311FE">
        <w:rPr>
          <w:rFonts w:ascii="Cambria" w:hAnsi="Cambria" w:cs="Times New Roman"/>
          <w:sz w:val="20"/>
          <w:szCs w:val="20"/>
        </w:rPr>
        <w:fldChar w:fldCharType="separate"/>
      </w:r>
      <w:r w:rsidRPr="009311FE">
        <w:rPr>
          <w:rFonts w:ascii="Cambria" w:hAnsi="Cambria" w:cs="Times New Roman"/>
          <w:noProof/>
          <w:sz w:val="20"/>
          <w:szCs w:val="20"/>
        </w:rPr>
        <w:t>[22]</w:t>
      </w:r>
      <w:r w:rsidRPr="009311FE">
        <w:rPr>
          <w:rFonts w:ascii="Cambria" w:hAnsi="Cambria" w:cs="Times New Roman"/>
          <w:sz w:val="20"/>
          <w:szCs w:val="20"/>
        </w:rPr>
        <w:fldChar w:fldCharType="end"/>
      </w:r>
      <w:r w:rsidRPr="009311FE">
        <w:rPr>
          <w:rFonts w:ascii="Cambria" w:hAnsi="Cambria" w:cs="Times New Roman"/>
          <w:sz w:val="20"/>
          <w:szCs w:val="20"/>
        </w:rPr>
        <w:t xml:space="preserve">, 500 ˚C </w:t>
      </w:r>
      <w:r w:rsidRPr="009311FE">
        <w:rPr>
          <w:rFonts w:ascii="Cambria" w:hAnsi="Cambria" w:cs="Times New Roman"/>
          <w:sz w:val="20"/>
          <w:szCs w:val="20"/>
        </w:rPr>
        <w:fldChar w:fldCharType="begin" w:fldLock="1"/>
      </w:r>
      <w:r w:rsidRPr="009311FE">
        <w:rPr>
          <w:rFonts w:ascii="Cambria" w:hAnsi="Cambria" w:cs="Times New Roman"/>
          <w:sz w:val="20"/>
          <w:szCs w:val="20"/>
        </w:rPr>
        <w:instrText>ADDIN CSL_CITATION {"citationItems":[{"id":"ITEM-1","itemData":{"DOI":"10.24815/jacps.v11i2.23789","abstract":"Abstrak. Penelitian ini bertujuan untuk mengetahui karakteristik karbon aktif dalam aplikasi elektroda karbon dari tempurung kelapa serta pengaruh jenis dari aktivator yang digunakan terhadap kapasitansi elektroda karbon dari tempurung kelapa. Karbon yang telah diperoleh dari tempurung kelapa diproses hingga mencapai ukuran 300 mesh. Karbon tersebut kemudian diaktivasi dengan beberapa aktivator seperti HCl, NaOH dan K2CO3 dengan perbandingan 1:1. Karbon yang telah diaktivasi selanjutnya dikeringkan dengan oven kemudian dilakukan pencucian hingga netral. Karbon aktif kemudian dipelet menjadi elektroda dalam tekanan 8 ton lalu selanjutnya dilakukan pengukuran dimensi dan densitas serta pengujian Cyclic Voltametry. Hasil pengukuran dimensi diperoleh nilai densitas dari CSC, AC1, AC2 dan AC3 masing-masing 0,794 g/cm 3 , 0,610 g/cm 3 , 0,649 g/cm 3 dan 0,731 g/cm 3. Selanjutnya hasil pengujian Cyclic Voltametry diperoleh data kapasitansi spesifik, energi spesifik dan daya spesifik. Nilai kapasitansi spesifik dari CSC, AC1, AC2 dan AC3 adalah masing-masing 0,361011 F/g, 0,33898 F/g, 3,38583 F/g dan 4,461538 F/g. Lalu nilai rapat energi dari CSC, AC1, AC2 dan AC3 adalah masing-masing 0,045126 Wh/kg, 0,042373 Wh/kg, 0,423228 Wh/kg dan 0,557692 Wh/kg. Kemudian nilai rapat daya dari CSC, AC1, AC2 dan AC3 adalah masing-masing 0,216606 W/kg, 0,196721 W/kg, 2,186441 W/kg dan 2,676923 W/kg. Abstract. This study aims to determine the characteristics of activated carbon in the application of carbon electrodes from coconut shells and the influence of the type of activator used on the capacitance of carbon electrodes from the coconut shell. The carbon that has been obtained from the coconut shell is processed up to 300 mesh in size. The carbon is then activated with several activators such as HCl, NaOH and K2CO3 with a ratio of 1:1. Activated carbon is then dried in an oven then washed to neutral. Activated carbon is then pelleted into electrodes under a pressure of 8 tons, which is then tested by Cyclic Voltametry. Activated carbon is then pelleting be electrodes under a pressure of 8 tons and then measurements of dimensions &amp; densities and done testing by Cyclic Voltammetry. Dimension measurement results obtained density values from CSC, AC1, AC2 and AC3 are 0,794 g/cm 3 , 0,610 g/cm 3 , 0,649 g/cm 3 dan 0,731 g/cm 3 respectively. Furthermore, the results of the Cyclic Voltametry test obtained data on specific capacitance, specific energy and specific power. Specific c…","author":[{"dropping-particle":"","family":"Suryadi","given":"Heri Rahmat","non-dropping-particle":"","parse-names":false,"suffix":""},{"dropping-particle":"","family":"Ruslan","given":"Rustan","non-dropping-particle":"","parse-names":false,"suffix":""},{"dropping-particle":"","family":"Afrianah","given":"Nur","non-dropping-particle":"","parse-names":false,"suffix":""},{"dropping-particle":"","family":"Irsyad","given":"Al","non-dropping-particle":"","parse-names":false,"suffix":""},{"dropping-particle":"","family":"Haris","given":"Abdul","non-dropping-particle":"","parse-names":false,"suffix":""},{"dropping-particle":"","family":"Fisika","given":"Jurusan","non-dropping-particle":"","parse-names":false,"suffix":""},{"dropping-particle":"","family":"Matematika","given":"Fakultas","non-dropping-particle":"","parse-names":false,"suffix":""},{"dropping-particle":"","family":"Ilmu","given":"Dan","non-dropping-particle":"","parse-names":false,"suffix":""},{"dropping-particle":"","family":"Alam","given":"Pengetahuan","non-dropping-particle":"","parse-names":false,"suffix":""},{"dropping-particle":"","family":"Makassar","given":"Universitas Negeri","non-dropping-particle":"","parse-names":false,"suffix":""}],"container-title":"J. Aceh Phys.Soc","id":"ITEM-1","issue":"2","issued":{"date-parts":[["2022"]]},"page":"52-58","title":"Pengaruh jenis aktivator terhadap nilai kapasitansi elektroda karbon dari tempurung kelapa - The influence of activator types on the capacitance value of carbon electrodes from coconut shell","type":"article-journal","volume":"11"},"uris":["http://www.mendeley.com/documents/?uuid=35cd4bd6-0994-40fa-a5ac-e10c1e277227"]}],"mendeley":{"formattedCitation":"[23]","plainTextFormattedCitation":"[23]","previouslyFormattedCitation":"[23]"},"properties":{"noteIndex":0},"schema":"https://github.com/citation-style-language/schema/raw/master/csl-citation.json"}</w:instrText>
      </w:r>
      <w:r w:rsidRPr="009311FE">
        <w:rPr>
          <w:rFonts w:ascii="Cambria" w:hAnsi="Cambria" w:cs="Times New Roman"/>
          <w:sz w:val="20"/>
          <w:szCs w:val="20"/>
        </w:rPr>
        <w:fldChar w:fldCharType="separate"/>
      </w:r>
      <w:r w:rsidRPr="009311FE">
        <w:rPr>
          <w:rFonts w:ascii="Cambria" w:hAnsi="Cambria" w:cs="Times New Roman"/>
          <w:noProof/>
          <w:sz w:val="20"/>
          <w:szCs w:val="20"/>
        </w:rPr>
        <w:t>[23]</w:t>
      </w:r>
      <w:r w:rsidRPr="009311FE">
        <w:rPr>
          <w:rFonts w:ascii="Cambria" w:hAnsi="Cambria" w:cs="Times New Roman"/>
          <w:sz w:val="20"/>
          <w:szCs w:val="20"/>
        </w:rPr>
        <w:fldChar w:fldCharType="end"/>
      </w:r>
      <w:r w:rsidRPr="009311FE">
        <w:rPr>
          <w:rFonts w:ascii="Cambria" w:hAnsi="Cambria" w:cs="Times New Roman"/>
          <w:sz w:val="20"/>
          <w:szCs w:val="20"/>
        </w:rPr>
        <w:t xml:space="preserve">, 600˚C, dan 700 ˚C </w:t>
      </w:r>
      <w:r w:rsidRPr="009311FE">
        <w:rPr>
          <w:rFonts w:ascii="Cambria" w:hAnsi="Cambria" w:cs="Times New Roman"/>
          <w:sz w:val="20"/>
          <w:szCs w:val="20"/>
        </w:rPr>
        <w:fldChar w:fldCharType="begin" w:fldLock="1"/>
      </w:r>
      <w:r w:rsidRPr="009311FE">
        <w:rPr>
          <w:rFonts w:ascii="Cambria" w:hAnsi="Cambria" w:cs="Times New Roman"/>
          <w:sz w:val="20"/>
          <w:szCs w:val="20"/>
        </w:rPr>
        <w:instrText>ADDIN CSL_CITATION {"citationItems":[{"id":"ITEM-1","itemData":{"abstract":"Dewasa ini kebutuhan akan energi semakin meningkat. Keadaan yang diharapkan adalah tersedianya perangkat penyimpan energi yang praktis, canggih, tahan lama dan ramah lingkungan. Salah satu solusinya adalah penggunaan EDLC sebagai media penyimpanan energi, hal ini karena EDLC mempunyai kapasitansi yang lebih tinggi daripada kapasitor konvensional dan juga lebih ramah lingkungan. Sehingga dilakukan penelitian ini untuk menganalisis karbon aktif dari Tempurung Kelapa dan Tempurung Kluwak untuk dimanfaatkan sebagai elektroda EDLC. Dari pengujian Kadar Karbon Fix didapat nilai fixed carbon Tempurung Kelapa sebesar 74.62% dan untuk Tempurung Kluwak sebesar 74.59% sehingga Tempurung Kelapa dan Kluwak berpotensi sebagai bahan karbon aktif. Proses pembuatan karbon aktif dilakukan dengan cara karbonisasi selama 2 jam pada temperatur 700OC dan 800OC selanjutnya diaktivasi kimia dengan KOH dan diaktivasi fisika pada 110 OC dan 600OC. Hasilnya didapatkan nilai kapasitif tertinggi adalah 884 mF/gr untuk karbon aktif dari Tempurung Kelapa dan 291 mF/gr untuk karbon aktif dari Tempurung Kluwak pada sampel yang dikarbonisasi 700OC dan di aktivasi fisika 600OC. Sedangkan luas permukaan spesifik tertinggi adalah 548.542 m2/gr untuk karbon aktif dari Tempurung Kelapa dan 333.399 m2/gr untuk karbon aktif dari Tempurung Kluwak serta bilangan iodine tertinggi sebesar 1122.96 mg/g untuk karbon aktif dari Tempurung Kelapa dan 968.83 mg/g untuk karbon aktif dari Tempurung Kluwak juga pada temperatur karbonisasi 700OC dan diaktivasi fisika 600OC. Sehingga dapat dikatakan bahwa karbon aktif dari Tempurung Kelapa dan Tempurung Kluwak memiliki kualitas yang sesuai standar SNI dan dapat dimanfaatkan sebagai elektroda EDLC.","author":[{"dropping-particle":"","family":"Nurdiansah","given":"Haniffudin","non-dropping-particle":"","parse-names":false,"suffix":""},{"dropping-particle":"","family":"Susanti","given":"Diah","non-dropping-particle":"","parse-names":false,"suffix":""}],"container-title":"Jurnal Teknik Pomits","id":"ITEM-1","issue":"1","issued":{"date-parts":[["2013"]]},"page":"13-18","title":"Pengaruh Variasi Temperatur Karbonisasi dan Karbon Aktif Tempurung Kelapa dan Kapasitansi Electric Double Layer Capacitor","type":"article-journal","volume":"2"},"uris":["http://www.mendeley.com/documents/?uuid=ec6d5146-110b-4748-8573-44f3629388d2"]}],"mendeley":{"formattedCitation":"[18]","plainTextFormattedCitation":"[18]","previouslyFormattedCitation":"[18]"},"properties":{"noteIndex":0},"schema":"https://github.com/citation-style-language/schema/raw/master/csl-citation.json"}</w:instrText>
      </w:r>
      <w:r w:rsidRPr="009311FE">
        <w:rPr>
          <w:rFonts w:ascii="Cambria" w:hAnsi="Cambria" w:cs="Times New Roman"/>
          <w:sz w:val="20"/>
          <w:szCs w:val="20"/>
        </w:rPr>
        <w:fldChar w:fldCharType="separate"/>
      </w:r>
      <w:r w:rsidRPr="009311FE">
        <w:rPr>
          <w:rFonts w:ascii="Cambria" w:hAnsi="Cambria" w:cs="Times New Roman"/>
          <w:noProof/>
          <w:sz w:val="20"/>
          <w:szCs w:val="20"/>
        </w:rPr>
        <w:t>[18]</w:t>
      </w:r>
      <w:r w:rsidRPr="009311FE">
        <w:rPr>
          <w:rFonts w:ascii="Cambria" w:hAnsi="Cambria" w:cs="Times New Roman"/>
          <w:sz w:val="20"/>
          <w:szCs w:val="20"/>
        </w:rPr>
        <w:fldChar w:fldCharType="end"/>
      </w:r>
      <w:r w:rsidRPr="009311FE">
        <w:rPr>
          <w:rFonts w:ascii="Cambria" w:hAnsi="Cambria" w:cs="Times New Roman"/>
          <w:sz w:val="20"/>
          <w:szCs w:val="20"/>
        </w:rPr>
        <w:t xml:space="preserve"> for 2 hours.</w:t>
      </w:r>
    </w:p>
    <w:p w14:paraId="249C6C36" w14:textId="77777777" w:rsidR="009311FE" w:rsidRPr="009311FE" w:rsidRDefault="009311FE" w:rsidP="009311FE">
      <w:pPr>
        <w:pStyle w:val="ListParagraph"/>
        <w:numPr>
          <w:ilvl w:val="0"/>
          <w:numId w:val="9"/>
        </w:numPr>
        <w:spacing w:before="100" w:beforeAutospacing="1" w:after="100" w:afterAutospacing="1" w:line="240" w:lineRule="atLeast"/>
        <w:ind w:left="426"/>
        <w:jc w:val="both"/>
        <w:rPr>
          <w:rFonts w:ascii="Cambria" w:hAnsi="Cambria" w:cs="Times New Roman"/>
          <w:sz w:val="20"/>
          <w:szCs w:val="20"/>
        </w:rPr>
      </w:pPr>
      <w:r w:rsidRPr="009311FE">
        <w:rPr>
          <w:rFonts w:ascii="Cambria" w:hAnsi="Cambria" w:cs="Times New Roman"/>
          <w:sz w:val="20"/>
          <w:szCs w:val="20"/>
        </w:rPr>
        <w:t xml:space="preserve">Grinding Process </w:t>
      </w:r>
    </w:p>
    <w:p w14:paraId="1FF00F43" w14:textId="00733AC9" w:rsidR="009311FE" w:rsidRDefault="009311FE" w:rsidP="009311FE">
      <w:pPr>
        <w:pStyle w:val="ListParagraph"/>
        <w:spacing w:before="100" w:beforeAutospacing="1" w:after="100" w:afterAutospacing="1" w:line="240" w:lineRule="atLeast"/>
        <w:ind w:left="426"/>
        <w:jc w:val="both"/>
        <w:rPr>
          <w:rFonts w:ascii="Cambria" w:hAnsi="Cambria" w:cs="Times New Roman"/>
          <w:sz w:val="20"/>
          <w:szCs w:val="20"/>
        </w:rPr>
      </w:pPr>
      <w:r w:rsidRPr="009311FE">
        <w:rPr>
          <w:rFonts w:ascii="Cambria" w:hAnsi="Cambria" w:cs="Times New Roman"/>
          <w:sz w:val="20"/>
          <w:szCs w:val="20"/>
        </w:rPr>
        <w:t xml:space="preserve">The resulting carbon is then ground until crushed using a mortar and pestle and then sieved using a </w:t>
      </w:r>
      <w:proofErr w:type="gramStart"/>
      <w:r w:rsidRPr="009311FE">
        <w:rPr>
          <w:rFonts w:ascii="Cambria" w:hAnsi="Cambria" w:cs="Times New Roman"/>
          <w:sz w:val="20"/>
          <w:szCs w:val="20"/>
        </w:rPr>
        <w:t>40 mesh</w:t>
      </w:r>
      <w:proofErr w:type="gramEnd"/>
      <w:r w:rsidRPr="009311FE">
        <w:rPr>
          <w:rFonts w:ascii="Cambria" w:hAnsi="Cambria" w:cs="Times New Roman"/>
          <w:sz w:val="20"/>
          <w:szCs w:val="20"/>
        </w:rPr>
        <w:t xml:space="preserve"> sieve. </w:t>
      </w:r>
    </w:p>
    <w:p w14:paraId="5B3352BF" w14:textId="77777777" w:rsidR="002E1D7C" w:rsidRDefault="002E1D7C" w:rsidP="009311FE">
      <w:pPr>
        <w:pStyle w:val="ListParagraph"/>
        <w:spacing w:before="100" w:beforeAutospacing="1" w:after="100" w:afterAutospacing="1" w:line="240" w:lineRule="atLeast"/>
        <w:ind w:left="426"/>
        <w:jc w:val="both"/>
        <w:rPr>
          <w:rFonts w:ascii="Cambria" w:hAnsi="Cambria" w:cs="Times New Roman"/>
          <w:sz w:val="20"/>
          <w:szCs w:val="20"/>
        </w:rPr>
      </w:pPr>
    </w:p>
    <w:p w14:paraId="5FA2F188" w14:textId="3701CD72" w:rsidR="009311FE" w:rsidRPr="002E1D7C" w:rsidRDefault="009311FE" w:rsidP="009311FE">
      <w:pPr>
        <w:pStyle w:val="ListParagraph"/>
        <w:spacing w:before="100" w:beforeAutospacing="1" w:after="100" w:afterAutospacing="1" w:line="240" w:lineRule="atLeast"/>
        <w:ind w:left="426"/>
        <w:jc w:val="both"/>
        <w:rPr>
          <w:rFonts w:ascii="Cambria" w:hAnsi="Cambria" w:cs="Times New Roman"/>
          <w:sz w:val="18"/>
          <w:szCs w:val="18"/>
        </w:rPr>
      </w:pPr>
      <w:r w:rsidRPr="002E1D7C">
        <w:rPr>
          <w:rFonts w:ascii="Cambria" w:hAnsi="Cambria" w:cs="Times New Roman"/>
          <w:sz w:val="18"/>
          <w:szCs w:val="18"/>
        </w:rPr>
        <w:t>Table 1. Samples of Active Carbon</w:t>
      </w:r>
      <w:r w:rsidR="002E1D7C" w:rsidRPr="002E1D7C">
        <w:rPr>
          <w:rFonts w:ascii="Cambria" w:hAnsi="Cambria" w:cs="Times New Roman"/>
          <w:sz w:val="18"/>
          <w:szCs w:val="18"/>
        </w:rPr>
        <w:t xml:space="preserve"> of Coconut Shell</w:t>
      </w:r>
      <w:r w:rsidRPr="002E1D7C">
        <w:rPr>
          <w:rFonts w:ascii="Cambria" w:hAnsi="Cambria" w:cs="Times New Roman"/>
          <w:sz w:val="18"/>
          <w:szCs w:val="18"/>
        </w:rPr>
        <w:t xml:space="preserve"> </w:t>
      </w:r>
    </w:p>
    <w:tbl>
      <w:tblPr>
        <w:tblStyle w:val="TableGrid"/>
        <w:tblpPr w:leftFromText="180" w:rightFromText="180" w:vertAnchor="text" w:horzAnchor="margin" w:tblpX="568" w:tblpY="86"/>
        <w:tblW w:w="3828" w:type="dxa"/>
        <w:tblLook w:val="04A0" w:firstRow="1" w:lastRow="0" w:firstColumn="1" w:lastColumn="0" w:noHBand="0" w:noVBand="1"/>
      </w:tblPr>
      <w:tblGrid>
        <w:gridCol w:w="2249"/>
        <w:gridCol w:w="1579"/>
      </w:tblGrid>
      <w:tr w:rsidR="009311FE" w:rsidRPr="008D1F73" w14:paraId="19868AE7" w14:textId="77777777" w:rsidTr="002E1D7C">
        <w:trPr>
          <w:trHeight w:val="363"/>
        </w:trPr>
        <w:tc>
          <w:tcPr>
            <w:tcW w:w="2249" w:type="dxa"/>
            <w:tcBorders>
              <w:left w:val="nil"/>
              <w:bottom w:val="single" w:sz="4" w:space="0" w:color="auto"/>
            </w:tcBorders>
          </w:tcPr>
          <w:p w14:paraId="25A2FBE4"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proofErr w:type="spellStart"/>
            <w:r w:rsidRPr="008D1F73">
              <w:rPr>
                <w:rFonts w:ascii="Cambria" w:hAnsi="Cambria" w:cs="Times New Roman"/>
                <w:sz w:val="18"/>
                <w:szCs w:val="18"/>
              </w:rPr>
              <w:t>Sampel</w:t>
            </w:r>
            <w:proofErr w:type="spellEnd"/>
          </w:p>
        </w:tc>
        <w:tc>
          <w:tcPr>
            <w:tcW w:w="1579" w:type="dxa"/>
            <w:tcBorders>
              <w:bottom w:val="single" w:sz="4" w:space="0" w:color="auto"/>
              <w:right w:val="nil"/>
            </w:tcBorders>
          </w:tcPr>
          <w:p w14:paraId="78A6292D"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proofErr w:type="spellStart"/>
            <w:r w:rsidRPr="008D1F73">
              <w:rPr>
                <w:rFonts w:ascii="Cambria" w:hAnsi="Cambria" w:cs="Times New Roman"/>
                <w:sz w:val="18"/>
                <w:szCs w:val="18"/>
              </w:rPr>
              <w:t>Suhu</w:t>
            </w:r>
            <w:proofErr w:type="spellEnd"/>
          </w:p>
        </w:tc>
      </w:tr>
      <w:tr w:rsidR="009311FE" w:rsidRPr="008D1F73" w14:paraId="0E45566E" w14:textId="77777777" w:rsidTr="002E1D7C">
        <w:trPr>
          <w:trHeight w:val="376"/>
        </w:trPr>
        <w:tc>
          <w:tcPr>
            <w:tcW w:w="2249" w:type="dxa"/>
            <w:tcBorders>
              <w:top w:val="nil"/>
              <w:left w:val="nil"/>
              <w:bottom w:val="nil"/>
            </w:tcBorders>
          </w:tcPr>
          <w:p w14:paraId="598B7497"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KA 400</w:t>
            </w:r>
          </w:p>
        </w:tc>
        <w:tc>
          <w:tcPr>
            <w:tcW w:w="1579" w:type="dxa"/>
            <w:tcBorders>
              <w:top w:val="nil"/>
              <w:bottom w:val="nil"/>
              <w:right w:val="nil"/>
            </w:tcBorders>
          </w:tcPr>
          <w:p w14:paraId="5604B94B"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400˚C</w:t>
            </w:r>
          </w:p>
        </w:tc>
      </w:tr>
      <w:tr w:rsidR="009311FE" w:rsidRPr="008D1F73" w14:paraId="463E2403" w14:textId="77777777" w:rsidTr="002E1D7C">
        <w:trPr>
          <w:trHeight w:val="363"/>
        </w:trPr>
        <w:tc>
          <w:tcPr>
            <w:tcW w:w="2249" w:type="dxa"/>
            <w:tcBorders>
              <w:top w:val="nil"/>
              <w:left w:val="nil"/>
              <w:bottom w:val="nil"/>
              <w:right w:val="single" w:sz="4" w:space="0" w:color="auto"/>
            </w:tcBorders>
          </w:tcPr>
          <w:p w14:paraId="151167D2"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KA 500</w:t>
            </w:r>
          </w:p>
        </w:tc>
        <w:tc>
          <w:tcPr>
            <w:tcW w:w="1579" w:type="dxa"/>
            <w:tcBorders>
              <w:top w:val="nil"/>
              <w:left w:val="single" w:sz="4" w:space="0" w:color="auto"/>
              <w:bottom w:val="nil"/>
              <w:right w:val="nil"/>
            </w:tcBorders>
          </w:tcPr>
          <w:p w14:paraId="57C89D0F"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500˚C</w:t>
            </w:r>
          </w:p>
        </w:tc>
      </w:tr>
      <w:tr w:rsidR="009311FE" w:rsidRPr="008D1F73" w14:paraId="4706EBB5" w14:textId="77777777" w:rsidTr="002E1D7C">
        <w:trPr>
          <w:trHeight w:val="363"/>
        </w:trPr>
        <w:tc>
          <w:tcPr>
            <w:tcW w:w="2249" w:type="dxa"/>
            <w:tcBorders>
              <w:top w:val="nil"/>
              <w:left w:val="nil"/>
              <w:bottom w:val="nil"/>
            </w:tcBorders>
          </w:tcPr>
          <w:p w14:paraId="58F85F94"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KA 600</w:t>
            </w:r>
          </w:p>
        </w:tc>
        <w:tc>
          <w:tcPr>
            <w:tcW w:w="1579" w:type="dxa"/>
            <w:tcBorders>
              <w:top w:val="nil"/>
              <w:bottom w:val="nil"/>
              <w:right w:val="nil"/>
            </w:tcBorders>
          </w:tcPr>
          <w:p w14:paraId="4B779E76"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600˚C</w:t>
            </w:r>
          </w:p>
        </w:tc>
      </w:tr>
      <w:tr w:rsidR="009311FE" w:rsidRPr="008D1F73" w14:paraId="5B0FC519" w14:textId="77777777" w:rsidTr="002E1D7C">
        <w:trPr>
          <w:trHeight w:val="363"/>
        </w:trPr>
        <w:tc>
          <w:tcPr>
            <w:tcW w:w="2249" w:type="dxa"/>
            <w:tcBorders>
              <w:top w:val="nil"/>
              <w:left w:val="nil"/>
            </w:tcBorders>
          </w:tcPr>
          <w:p w14:paraId="6F8D6C99"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KA 700</w:t>
            </w:r>
          </w:p>
        </w:tc>
        <w:tc>
          <w:tcPr>
            <w:tcW w:w="1579" w:type="dxa"/>
            <w:tcBorders>
              <w:top w:val="nil"/>
              <w:right w:val="nil"/>
            </w:tcBorders>
          </w:tcPr>
          <w:p w14:paraId="1F8C0E5D" w14:textId="77777777" w:rsidR="009311FE" w:rsidRPr="008D1F73" w:rsidRDefault="009311FE" w:rsidP="002E1D7C">
            <w:pPr>
              <w:pStyle w:val="ListParagraph"/>
              <w:spacing w:before="100" w:beforeAutospacing="1" w:after="100" w:afterAutospacing="1" w:line="240" w:lineRule="atLeast"/>
              <w:ind w:left="0"/>
              <w:jc w:val="both"/>
              <w:rPr>
                <w:rFonts w:ascii="Cambria" w:hAnsi="Cambria" w:cs="Times New Roman"/>
                <w:sz w:val="18"/>
                <w:szCs w:val="18"/>
              </w:rPr>
            </w:pPr>
            <w:r w:rsidRPr="008D1F73">
              <w:rPr>
                <w:rFonts w:ascii="Cambria" w:hAnsi="Cambria" w:cs="Times New Roman"/>
                <w:sz w:val="18"/>
                <w:szCs w:val="18"/>
              </w:rPr>
              <w:t>700˚C</w:t>
            </w:r>
          </w:p>
        </w:tc>
      </w:tr>
    </w:tbl>
    <w:p w14:paraId="073993FE" w14:textId="77777777" w:rsidR="009311FE" w:rsidRPr="009311FE" w:rsidRDefault="009311FE" w:rsidP="009311FE">
      <w:pPr>
        <w:pStyle w:val="ListParagraph"/>
        <w:spacing w:before="100" w:beforeAutospacing="1" w:after="100" w:afterAutospacing="1" w:line="240" w:lineRule="atLeast"/>
        <w:ind w:left="426"/>
        <w:jc w:val="both"/>
        <w:rPr>
          <w:rFonts w:ascii="Cambria" w:hAnsi="Cambria" w:cs="Times New Roman"/>
          <w:sz w:val="20"/>
          <w:szCs w:val="20"/>
        </w:rPr>
      </w:pPr>
    </w:p>
    <w:p w14:paraId="5786474B" w14:textId="77777777" w:rsidR="009311FE" w:rsidRPr="009311FE" w:rsidRDefault="009311FE" w:rsidP="009311FE">
      <w:pPr>
        <w:pStyle w:val="ListParagraph"/>
        <w:numPr>
          <w:ilvl w:val="0"/>
          <w:numId w:val="9"/>
        </w:numPr>
        <w:spacing w:after="0" w:line="240" w:lineRule="atLeast"/>
        <w:ind w:left="425"/>
        <w:jc w:val="both"/>
        <w:rPr>
          <w:rFonts w:ascii="Cambria" w:hAnsi="Cambria" w:cs="Times New Roman"/>
          <w:sz w:val="20"/>
          <w:szCs w:val="20"/>
        </w:rPr>
      </w:pPr>
      <w:r w:rsidRPr="009311FE">
        <w:rPr>
          <w:rFonts w:ascii="Cambria" w:hAnsi="Cambria" w:cs="Times New Roman"/>
          <w:sz w:val="20"/>
          <w:szCs w:val="20"/>
        </w:rPr>
        <w:t>Activation Process</w:t>
      </w:r>
    </w:p>
    <w:p w14:paraId="42F97CE8" w14:textId="05A2DC6B" w:rsidR="009311FE" w:rsidRPr="009311FE" w:rsidRDefault="009311FE" w:rsidP="009311FE">
      <w:pPr>
        <w:spacing w:line="222" w:lineRule="auto"/>
        <w:ind w:left="425" w:right="20"/>
        <w:jc w:val="both"/>
        <w:rPr>
          <w:rFonts w:ascii="Cambria" w:eastAsia="Cambria" w:hAnsi="Cambria" w:cs="Cambria"/>
          <w:sz w:val="20"/>
          <w:szCs w:val="20"/>
        </w:rPr>
      </w:pPr>
      <w:r w:rsidRPr="009311FE">
        <w:rPr>
          <w:rFonts w:ascii="Cambria" w:hAnsi="Cambria"/>
          <w:sz w:val="20"/>
          <w:szCs w:val="20"/>
        </w:rPr>
        <w:t xml:space="preserve">To have a large surface area of ​​activated carbon, an activation process is carried out using a KOH solution with a concentration of 3M. Activated Carbon is mixed with an activator with a ratio of 1:1 and stirred at a temperature of 80 ˚C for 1 hour. Furthermore, it is heated in an oven at a temperature of 130 ˚C for 4 hours </w:t>
      </w:r>
      <w:r w:rsidRPr="009311FE">
        <w:rPr>
          <w:rFonts w:ascii="Cambria" w:hAnsi="Cambria"/>
          <w:sz w:val="20"/>
          <w:szCs w:val="20"/>
        </w:rPr>
        <w:fldChar w:fldCharType="begin" w:fldLock="1"/>
      </w:r>
      <w:r w:rsidRPr="009311FE">
        <w:rPr>
          <w:rFonts w:ascii="Cambria" w:hAnsi="Cambria"/>
          <w:sz w:val="20"/>
          <w:szCs w:val="20"/>
        </w:rPr>
        <w:instrText>ADDIN CSL_CITATION {"citationItems":[{"id":"ITEM-1","itemData":{"DOI":"10.24815/jacps.v11i2.23789","abstract":"Abstrak. Penelitian ini bertujuan untuk mengetahui karakteristik karbon aktif dalam aplikasi elektroda karbon dari tempurung kelapa serta pengaruh jenis dari aktivator yang digunakan terhadap kapasitansi elektroda karbon dari tempurung kelapa. Karbon yang telah diperoleh dari tempurung kelapa diproses hingga mencapai ukuran 300 mesh. Karbon tersebut kemudian diaktivasi dengan beberapa aktivator seperti HCl, NaOH dan K2CO3 dengan perbandingan 1:1. Karbon yang telah diaktivasi selanjutnya dikeringkan dengan oven kemudian dilakukan pencucian hingga netral. Karbon aktif kemudian dipelet menjadi elektroda dalam tekanan 8 ton lalu selanjutnya dilakukan pengukuran dimensi dan densitas serta pengujian Cyclic Voltametry. Hasil pengukuran dimensi diperoleh nilai densitas dari CSC, AC1, AC2 dan AC3 masing-masing 0,794 g/cm3, 0,610 g/cm3, 0,649 g/cm3 dan 0,731 g/cm3. Selanjutnya hasil pengujian Cyclic Voltametry diperoleh data kapasitansi spesifik, energi spesifik dan daya spesifik. Nilai kapasitansi spesifik dari CSC, AC1, AC2 dan AC3 adalah masing-masing 0,361011 F/g, 0,33898 F/g, 3,38583 F/g dan 4,461538 F/g. Lalu nilai rapat energi dari CSC, AC1, AC2 dan AC3 adalah masing-masing 0,045126 Wh/kg, 0,042373 Wh/kg, 0,423228 Wh/kg dan 0,557692 Wh/kg. Kemudian nilai rapat daya dari CSC, AC1, AC2 dan AC3 adalah masing-masing 0,216606 W/kg, 0,196721 W/kg, 2,186441 W/kg dan 2,676923 W/kg. Abstract. This study aims to determine the characteristics of activated carbon in the application of carbon electrodes from coconut shells and the influence of the type of activator used on the capacitance of carbon electrodes from the coconut shell. The carbon that has been obtained from the coconut shell is processed up to 300 mesh in size. The carbon is then activated with several activators such as HCl, NaOH and K2CO3 with a ratio of 1:1. Activated carbon is then dried in an oven then washed to neutral. Activated carbon is then pelleted into electrodes under a pressure of 8 tons, which is then tested by Cyclic Voltametry. Activated carbon is then pelleting be electrodes under a pressure of 8 tons and then measurements of dimensions densities and done testing by Cyclic Voltammetry. Dimension measurement results obtained density values from CSC, AC1, AC2 and AC3 are 0,794 g/cm3, 0,610 g/cm3, 0,649 g/cm3 dan 0,731 g/cm3 respectively. Furthermore, the results of the Cyclic Voltametry test obtained data on specific capacitance, specific energy and specific power. Specific capacitance val…","author":[{"dropping-particle":"","family":"Suryadi","given":"Heri Rahmat","non-dropping-particle":"","parse-names":false,"suffix":""},{"dropping-particle":"","family":"Amir","given":"Irmawati","non-dropping-particle":"","parse-names":false,"suffix":""},{"dropping-particle":"","family":"Ruslan","given":"Rustan","non-dropping-particle":"","parse-names":false,"suffix":""},{"dropping-particle":"","family":"Afrianah","given":"Nur","non-dropping-particle":"","parse-names":false,"suffix":""},{"dropping-particle":"","family":"Irsyad","given":"Al","non-dropping-particle":"","parse-names":false,"suffix":""},{"dropping-particle":"","family":"Jasruddin","given":"Jasruddin","non-dropping-particle":"","parse-names":false,"suffix":""},{"dropping-particle":"","family":"Haris","given":"Abdul","non-dropping-particle":"","parse-names":false,"suffix":""}],"container-title":"Journal of Aceh Physics Society","id":"ITEM-1","issue":"2","issued":{"date-parts":[["2022","4","10"]]},"page":"52-58","publisher":"LPPM Unsyiah","title":"The influence of activator types on the capacitance value of carbon electrodes from coconut shell","type":"article-journal","volume":"11"},"uris":["http://www.mendeley.com/documents/?uuid=1777cae8-55ac-3e20-9f3d-a6559e631862"]}],"mendeley":{"formattedCitation":"[24]","plainTextFormattedCitation":"[24]","previouslyFormattedCitation":"[24]"},"properties":{"noteIndex":0},"schema":"https://github.com/citation-style-language/schema/raw/master/csl-citation.json"}</w:instrText>
      </w:r>
      <w:r w:rsidRPr="009311FE">
        <w:rPr>
          <w:rFonts w:ascii="Cambria" w:hAnsi="Cambria"/>
          <w:sz w:val="20"/>
          <w:szCs w:val="20"/>
        </w:rPr>
        <w:fldChar w:fldCharType="separate"/>
      </w:r>
      <w:r w:rsidRPr="009311FE">
        <w:rPr>
          <w:rFonts w:ascii="Cambria" w:hAnsi="Cambria"/>
          <w:noProof/>
          <w:sz w:val="20"/>
          <w:szCs w:val="20"/>
        </w:rPr>
        <w:t>[24]</w:t>
      </w:r>
      <w:r w:rsidRPr="009311FE">
        <w:rPr>
          <w:rFonts w:ascii="Cambria" w:hAnsi="Cambria"/>
          <w:sz w:val="20"/>
          <w:szCs w:val="20"/>
        </w:rPr>
        <w:fldChar w:fldCharType="end"/>
      </w:r>
      <w:r w:rsidRPr="009311FE">
        <w:rPr>
          <w:rFonts w:ascii="Cambria" w:hAnsi="Cambria"/>
          <w:sz w:val="20"/>
          <w:szCs w:val="20"/>
        </w:rPr>
        <w:t xml:space="preserve">. Activated </w:t>
      </w:r>
      <w:r w:rsidRPr="009311FE">
        <w:rPr>
          <w:rFonts w:ascii="Cambria" w:hAnsi="Cambria"/>
          <w:sz w:val="20"/>
          <w:szCs w:val="20"/>
        </w:rPr>
        <w:t xml:space="preserve">Carbon is then continued with a washing process with distilled water until the pH is neutral (approaching 7). Activated Carbon is then dried using an oven at a temperature of 120˚C for 4 hours </w:t>
      </w:r>
      <w:r w:rsidRPr="009311FE">
        <w:rPr>
          <w:rFonts w:ascii="Cambria" w:hAnsi="Cambria"/>
          <w:sz w:val="20"/>
          <w:szCs w:val="20"/>
        </w:rPr>
        <w:fldChar w:fldCharType="begin" w:fldLock="1"/>
      </w:r>
      <w:r w:rsidR="00CB6D6E">
        <w:rPr>
          <w:rFonts w:ascii="Cambria" w:hAnsi="Cambria"/>
          <w:sz w:val="20"/>
          <w:szCs w:val="20"/>
        </w:rPr>
        <w:instrText>ADDIN CSL_CITATION {"citationItems":[{"id":"ITEM-1","itemData":{"DOI":"10.24815/jacps.v11i2.23789","abstract":"Abstrak. Penelitian ini bertujuan untuk mengetahui karakteristik karbon aktif dalam aplikasi elektroda karbon dari tempurung kelapa serta pengaruh jenis dari aktivator yang digunakan terhadap kapasitansi elektroda karbon dari tempurung kelapa. Karbon yang telah diperoleh dari tempurung kelapa diproses hingga mencapai ukuran 300 mesh. Karbon tersebut kemudian diaktivasi dengan beberapa aktivator seperti HCl, NaOH dan K2CO3 dengan perbandingan 1:1. Karbon yang telah diaktivasi selanjutnya dikeringkan dengan oven kemudian dilakukan pencucian hingga netral. Karbon aktif kemudian dipelet menjadi elektroda dalam tekanan 8 ton lalu selanjutnya dilakukan pengukuran dimensi dan densitas serta pengujian Cyclic Voltametry. Hasil pengukuran dimensi diperoleh nilai densitas dari CSC, AC1, AC2 dan AC3 masing-masing 0,794 g/cm3, 0,610 g/cm3, 0,649 g/cm3 dan 0,731 g/cm3. Selanjutnya hasil pengujian Cyclic Voltametry diperoleh data kapasitansi spesifik, energi spesifik dan daya spesifik. Nilai kapasitansi spesifik dari CSC, AC1, AC2 dan AC3 adalah masing-masing 0,361011 F/g, 0,33898 F/g, 3,38583 F/g dan 4,461538 F/g. Lalu nilai rapat energi dari CSC, AC1, AC2 dan AC3 adalah masing-masing 0,045126 Wh/kg, 0,042373 Wh/kg, 0,423228 Wh/kg dan 0,557692 Wh/kg. Kemudian nilai rapat daya dari CSC, AC1, AC2 dan AC3 adalah masing-masing 0,216606 W/kg, 0,196721 W/kg, 2,186441 W/kg dan 2,676923 W/kg. Abstract. This study aims to determine the characteristics of activated carbon in the application of carbon electrodes from coconut shells and the influence of the type of activator used on the capacitance of carbon electrodes from the coconut shell. The carbon that has been obtained from the coconut shell is processed up to 300 mesh in size. The carbon is then activated with several activators such as HCl, NaOH and K2CO3 with a ratio of 1:1. Activated carbon is then dried in an oven then washed to neutral. Activated carbon is then pelleted into electrodes under a pressure of 8 tons, which is then tested by Cyclic Voltametry. Activated carbon is then pelleting be electrodes under a pressure of 8 tons and then measurements of dimensions densities and done testing by Cyclic Voltammetry. Dimension measurement results obtained density values from CSC, AC1, AC2 and AC3 are 0,794 g/cm3, 0,610 g/cm3, 0,649 g/cm3 dan 0,731 g/cm3 respectively. Furthermore, the results of the Cyclic Voltametry test obtained data on specific capacitance, specific energy and specific power. Specific capacitance val…","author":[{"dropping-particle":"","family":"Suryadi","given":"Heri Rahmat","non-dropping-particle":"","parse-names":false,"suffix":""},{"dropping-particle":"","family":"Amir","given":"Irmawati","non-dropping-particle":"","parse-names":false,"suffix":""},{"dropping-particle":"","family":"Ruslan","given":"Rustan","non-dropping-particle":"","parse-names":false,"suffix":""},{"dropping-particle":"","family":"Afrianah","given":"Nur","non-dropping-particle":"","parse-names":false,"suffix":""},{"dropping-particle":"","family":"Irsyad","given":"Al","non-dropping-particle":"","parse-names":false,"suffix":""},{"dropping-particle":"","family":"Jasruddin","given":"Jasruddin","non-dropping-particle":"","parse-names":false,"suffix":""},{"dropping-particle":"","family":"Haris","given":"Abdul","non-dropping-particle":"","parse-names":false,"suffix":""}],"container-title":"Journal of Aceh Physics Society","id":"ITEM-1","issue":"2","issued":{"date-parts":[["2022","4","10"]]},"page":"52-58","publisher":"LPPM Unsyiah","title":"The influence of activator types on the capacitance value of carbon electrodes from coconut shell","type":"article-journal","volume":"11"},"uris":["http://www.mendeley.com/documents/?uuid=1777cae8-55ac-3e20-9f3d-a6559e631862"]}],"mendeley":{"formattedCitation":"[24]","plainTextFormattedCitation":"[24]","previouslyFormattedCitation":"[24]"},"properties":{"noteIndex":0},"schema":"https://github.com/citation-style-language/schema/raw/master/csl-citation.json"}</w:instrText>
      </w:r>
      <w:r w:rsidRPr="009311FE">
        <w:rPr>
          <w:rFonts w:ascii="Cambria" w:hAnsi="Cambria"/>
          <w:sz w:val="20"/>
          <w:szCs w:val="20"/>
        </w:rPr>
        <w:fldChar w:fldCharType="separate"/>
      </w:r>
      <w:r w:rsidRPr="009311FE">
        <w:rPr>
          <w:rFonts w:ascii="Cambria" w:hAnsi="Cambria"/>
          <w:noProof/>
          <w:sz w:val="20"/>
          <w:szCs w:val="20"/>
        </w:rPr>
        <w:t>[24]</w:t>
      </w:r>
      <w:r w:rsidRPr="009311FE">
        <w:rPr>
          <w:rFonts w:ascii="Cambria" w:hAnsi="Cambria"/>
          <w:sz w:val="20"/>
          <w:szCs w:val="20"/>
        </w:rPr>
        <w:fldChar w:fldCharType="end"/>
      </w:r>
      <w:r w:rsidRPr="009311FE">
        <w:rPr>
          <w:rFonts w:ascii="Cambria" w:hAnsi="Cambria"/>
          <w:sz w:val="20"/>
          <w:szCs w:val="20"/>
        </w:rPr>
        <w:t xml:space="preserve">. </w:t>
      </w:r>
      <w:r>
        <w:rPr>
          <w:rFonts w:ascii="Cambria" w:hAnsi="Cambria"/>
          <w:sz w:val="20"/>
          <w:szCs w:val="20"/>
        </w:rPr>
        <w:t>Table 1 is the name of the</w:t>
      </w:r>
      <w:r w:rsidRPr="009311FE">
        <w:rPr>
          <w:rFonts w:ascii="Cambria" w:hAnsi="Cambria"/>
          <w:sz w:val="20"/>
          <w:szCs w:val="20"/>
        </w:rPr>
        <w:t xml:space="preserve"> sample of activated carbon powder.</w:t>
      </w:r>
    </w:p>
    <w:p w14:paraId="5839F35E" w14:textId="77777777" w:rsidR="001402E9" w:rsidRDefault="001402E9">
      <w:pPr>
        <w:spacing w:line="251" w:lineRule="exact"/>
        <w:rPr>
          <w:sz w:val="24"/>
          <w:szCs w:val="24"/>
        </w:rPr>
      </w:pPr>
    </w:p>
    <w:p w14:paraId="423A4B85" w14:textId="56D50FFA" w:rsidR="001402E9" w:rsidRDefault="0003312B" w:rsidP="002E1D7C">
      <w:pPr>
        <w:spacing w:before="120" w:after="120"/>
        <w:ind w:left="6"/>
        <w:rPr>
          <w:sz w:val="20"/>
          <w:szCs w:val="20"/>
        </w:rPr>
      </w:pPr>
      <w:r>
        <w:rPr>
          <w:rFonts w:ascii="Cambria" w:eastAsia="Cambria" w:hAnsi="Cambria" w:cs="Cambria"/>
          <w:b/>
          <w:bCs/>
          <w:sz w:val="20"/>
          <w:szCs w:val="20"/>
        </w:rPr>
        <w:t xml:space="preserve">3. </w:t>
      </w:r>
      <w:r w:rsidR="009311FE">
        <w:rPr>
          <w:rFonts w:ascii="Cambria" w:eastAsia="Cambria" w:hAnsi="Cambria" w:cs="Cambria"/>
          <w:b/>
          <w:bCs/>
          <w:sz w:val="20"/>
          <w:szCs w:val="20"/>
        </w:rPr>
        <w:t>Result and Discussion</w:t>
      </w:r>
    </w:p>
    <w:p w14:paraId="5AA11CA2" w14:textId="1F1C5FB9" w:rsidR="002E1D7C" w:rsidRPr="002E1D7C" w:rsidRDefault="002E1D7C" w:rsidP="002E1D7C">
      <w:pPr>
        <w:pStyle w:val="ListParagraph"/>
        <w:spacing w:before="120" w:after="120" w:line="240" w:lineRule="atLeast"/>
        <w:ind w:left="0" w:firstLine="284"/>
        <w:jc w:val="both"/>
        <w:rPr>
          <w:rFonts w:ascii="Cambria" w:hAnsi="Cambria" w:cs="Times New Roman"/>
          <w:sz w:val="20"/>
          <w:szCs w:val="20"/>
        </w:rPr>
      </w:pPr>
      <w:r w:rsidRPr="002E1D7C">
        <w:rPr>
          <w:rFonts w:ascii="Cambria" w:hAnsi="Cambria" w:cs="Times New Roman"/>
          <w:sz w:val="20"/>
          <w:szCs w:val="20"/>
        </w:rPr>
        <w:t xml:space="preserve">Seen from the results of the Scanning Electron Microscope (SEM) in Figure </w:t>
      </w:r>
      <w:r>
        <w:rPr>
          <w:rFonts w:ascii="Cambria" w:hAnsi="Cambria" w:cs="Times New Roman"/>
          <w:sz w:val="20"/>
          <w:szCs w:val="20"/>
        </w:rPr>
        <w:t>1</w:t>
      </w:r>
      <w:r w:rsidRPr="002E1D7C">
        <w:rPr>
          <w:rFonts w:ascii="Cambria" w:hAnsi="Cambria" w:cs="Times New Roman"/>
          <w:sz w:val="20"/>
          <w:szCs w:val="20"/>
        </w:rPr>
        <w:t xml:space="preserve"> shows that all samples of coconut shell activated charcoal with a carbonization temperature of 400°C - 700°C have formed pores spread throughout the surface. The formation of these pores is caused by the evaporation of lignin components in the coconut shell material, so that the evaporation of lignin changes the surface structure into a new structure that is more porous </w:t>
      </w:r>
      <w:r w:rsidRPr="002E1D7C">
        <w:rPr>
          <w:rFonts w:ascii="Cambria" w:hAnsi="Cambria" w:cs="Times New Roman"/>
          <w:sz w:val="20"/>
          <w:szCs w:val="20"/>
        </w:rPr>
        <w:fldChar w:fldCharType="begin" w:fldLock="1"/>
      </w:r>
      <w:r w:rsidRPr="002E1D7C">
        <w:rPr>
          <w:rFonts w:ascii="Cambria" w:hAnsi="Cambria" w:cs="Times New Roman"/>
          <w:sz w:val="20"/>
          <w:szCs w:val="20"/>
        </w:rPr>
        <w:instrText>ADDIN CSL_CITATION {"citationItems":[{"id":"ITEM-1","itemData":{"abstract":"This paper discusses charcoal structure oflignin at different temperature ofcarbonization. The charcoal was produced in a stainless steel retort with electrical heater at temperatures of 200, 300, 400, 500, 650, 750, and 850 C. o Chemical structure evaluation was undertaken using Fourier Transform Infra Red (FTIR), X-Ray Diffraction (XRD) and Scanning Electron Microscope (SEM). Results of XRD showed that the interlayer spacing ofaromatic sheets (d) and width of aromatic layers (La) decreased with increasing carbonization temperature, height of aromatic layers (Lc), the degree of crystalinity (X) and the average number (N) of aromatic layers rose with increasing carbonization temperature. The FTIR spectra of charcoal showed that heat treatment of lignin in the range of300 - 750C produced the most o significant changes in chemical stucture. The bonds of O-H, and C=C decreased with increasing carbonization temperature, while the other stuctures increased first in the chars and then developed aromatic structure. At temperature of 850C the charcoal possessed C-H alifatics, C=O and C-O-C bonds from aromatic structure. The analysis of SEM o showed that the amount and the diameter of the pore enlarged as the temperature increased. Good quality charcoal was reached at the carbonization temperature of 500 C. The produced charcoal has degree of crystalinity 33.90 %, height of o aromatic layes (Lc) 3.21 nm, width of aromatic layers (La) 10.96 nm,number of aromatics layers (N)8,67 and distance of aromatic layers d( )= 0.35 nm and d( ) = 0.21 nm with pore diameter of 12.60 m. This charcoal had higher m 002 100 crystalinity, polarity, rigidity, hardness and larger pore.","author":[{"dropping-particle":"","family":"Pari","given":"Gustan","non-dropping-particle":"","parse-names":false,"suffix":""},{"dropping-particle":"","family":"Sofyan","given":"Kurnia","non-dropping-particle":"","parse-names":false,"suffix":""},{"dropping-particle":"","family":"Syafii","given":"Wasrin","non-dropping-particle":"","parse-names":false,"suffix":""},{"dropping-particle":"","family":"Buchari","given":"","non-dropping-particle":"","parse-names":false,"suffix":""},{"dropping-particle":"","family":"Yamamoto","given":"Hiroyuki","non-dropping-particle":"","parse-names":false,"suffix":""}],"container-title":"Jurnal Penelitian Hasil Hutan","id":"ITEM-1","issue":"1","issued":{"date-parts":[["2006"]]},"page":"9-20","title":"KAJIAN STRUKTUR ARANG DARI LIGNIN (Study on Charcoal Structure of Lignin)","type":"article-journal","volume":"24"},"uris":["http://www.mendeley.com/documents/?uuid=6ebe887a-a666-4078-8fe9-973c230fa3a6"]}],"mendeley":{"formattedCitation":"[19]","plainTextFormattedCitation":"[19]","previouslyFormattedCitation":"[19]"},"properties":{"noteIndex":0},"schema":"https://github.com/citation-style-language/schema/raw/master/csl-citation.json"}</w:instrText>
      </w:r>
      <w:r w:rsidRPr="002E1D7C">
        <w:rPr>
          <w:rFonts w:ascii="Cambria" w:hAnsi="Cambria" w:cs="Times New Roman"/>
          <w:sz w:val="20"/>
          <w:szCs w:val="20"/>
        </w:rPr>
        <w:fldChar w:fldCharType="separate"/>
      </w:r>
      <w:r w:rsidRPr="002E1D7C">
        <w:rPr>
          <w:rFonts w:ascii="Cambria" w:hAnsi="Cambria" w:cs="Times New Roman"/>
          <w:noProof/>
          <w:sz w:val="20"/>
          <w:szCs w:val="20"/>
        </w:rPr>
        <w:t>[19]</w:t>
      </w:r>
      <w:r w:rsidRPr="002E1D7C">
        <w:rPr>
          <w:rFonts w:ascii="Cambria" w:hAnsi="Cambria" w:cs="Times New Roman"/>
          <w:sz w:val="20"/>
          <w:szCs w:val="20"/>
        </w:rPr>
        <w:fldChar w:fldCharType="end"/>
      </w:r>
      <w:r w:rsidRPr="002E1D7C">
        <w:rPr>
          <w:rFonts w:ascii="Cambria" w:hAnsi="Cambria" w:cs="Times New Roman"/>
          <w:sz w:val="20"/>
          <w:szCs w:val="20"/>
        </w:rPr>
        <w:t xml:space="preserve">. Other research also states that lignin evaporation occurs starting at a temperature of 400°C. </w:t>
      </w:r>
      <w:r w:rsidRPr="002E1D7C">
        <w:rPr>
          <w:rFonts w:ascii="Cambria" w:hAnsi="Cambria" w:cs="Times New Roman"/>
          <w:sz w:val="20"/>
          <w:szCs w:val="20"/>
        </w:rPr>
        <w:fldChar w:fldCharType="begin" w:fldLock="1"/>
      </w:r>
      <w:r w:rsidR="00CB6D6E">
        <w:rPr>
          <w:rFonts w:ascii="Cambria" w:hAnsi="Cambria" w:cs="Times New Roman"/>
          <w:sz w:val="20"/>
          <w:szCs w:val="20"/>
        </w:rPr>
        <w:instrText>ADDIN CSL_CITATION {"citationItems":[{"id":"ITEM-1","itemData":{"abstract":"PEMBUATANKARBONAKTIFDARI TEMPURUNGKELAPASAWITDENGANMETODE AKTIVASI KIMIA. Berlimpahnya tempurung kelapa sawit sebagai hasil samping dari industri minyak sawit mendorong keinginan untukmeningkatkan nilai ekonomi bahan tersebut yang selama ini hanya digunakan sebagai bahan bakar. Salah satu upaya yang dilakukan adalah pemrosesan tempurung kelapa sawit menjadi karbon aktif. Bahan karbon aktifini banyakdigunakan dalamindustri khususnya di bidang perminyakan, pengolahan air, industri gas, makanan danminuman, obat-obatan dan industri kimia. Penelitian ini bertujuan untukmembuat karbon aktif dari tempurung kelapa melalui proses karbonisasi dan aktivasi secara kimia. Proses karbonisasi dilakukan pada suhu 300 o C, 450 o C dan 500 o C dengan waktu 1 jam, 1,5 jam, 2,0 jam, 2,5 jam dan 3 jam. Sedangkan proses aktivasi dilakukan dengan menggunakan aktivator NaOH, NaCl, dan HCl dengan konsentrasi 2 %dan aktivasi selama 1 jam, 2 jamdan 4 jampada 500 o C. Proses karbonisasi menunjukkan hasil terbaik pada suhu 500 o C dan waktu 3 jam dengan kadar air 18 %, rendemen 23 %, zat yang mudah menguap 3 % dan kadar karbon terikat 61 %. Aktivasi dengan NaOH selama 4 jammenunjukkan hasil terbaik dengan kadar air arang aktif 3,6 %dan daya serap I2 851,8797 mg/g. Hasil Scanning ElectronMicroscope (SEM) menunjukkan bahwa sebelumaktivasi pori yang terbentuk masih tertutup oleh pengotor-pengotor dan setelah aktivasi pori tersebut lebih terbuka sehingga luas permukaan adsorpsi menjadi lebih besar.","author":[{"dropping-particle":"","family":"Hartanto","given":"Singgih","non-dropping-particle":"","parse-names":false,"suffix":""},{"dropping-particle":"","family":"Ratnawati","given":"","non-dropping-particle":"","parse-names":false,"suffix":""}],"container-title":"Sains Materi Indonesia","id":"ITEM-1","issue":"1","issued":{"date-parts":[["2010"]]},"page":"12-16","title":"SAWIT DENGAN METODE AKTIVASI KIMIA","type":"article-journal","volume":"12"},"uris":["http://www.mendeley.com/documents/?uuid=33f072d9-e8ff-40cc-bc32-bf6d6909f8ac"]}],"mendeley":{"formattedCitation":"[25]","plainTextFormattedCitation":"[25]","previouslyFormattedCitation":"[25]"},"properties":{"noteIndex":0},"schema":"https://github.com/citation-style-language/schema/raw/master/csl-citation.json"}</w:instrText>
      </w:r>
      <w:r w:rsidRPr="002E1D7C">
        <w:rPr>
          <w:rFonts w:ascii="Cambria" w:hAnsi="Cambria" w:cs="Times New Roman"/>
          <w:sz w:val="20"/>
          <w:szCs w:val="20"/>
        </w:rPr>
        <w:fldChar w:fldCharType="separate"/>
      </w:r>
      <w:r w:rsidR="00CB6D6E" w:rsidRPr="00CB6D6E">
        <w:rPr>
          <w:rFonts w:ascii="Cambria" w:hAnsi="Cambria" w:cs="Times New Roman"/>
          <w:noProof/>
          <w:sz w:val="20"/>
          <w:szCs w:val="20"/>
        </w:rPr>
        <w:t>[25]</w:t>
      </w:r>
      <w:r w:rsidRPr="002E1D7C">
        <w:rPr>
          <w:rFonts w:ascii="Cambria" w:hAnsi="Cambria" w:cs="Times New Roman"/>
          <w:sz w:val="20"/>
          <w:szCs w:val="20"/>
        </w:rPr>
        <w:fldChar w:fldCharType="end"/>
      </w:r>
      <w:r w:rsidRPr="002E1D7C">
        <w:rPr>
          <w:rFonts w:ascii="Cambria" w:hAnsi="Cambria" w:cs="Times New Roman"/>
          <w:sz w:val="20"/>
          <w:szCs w:val="20"/>
        </w:rPr>
        <w:fldChar w:fldCharType="begin" w:fldLock="1"/>
      </w:r>
      <w:r w:rsidR="00CB6D6E">
        <w:rPr>
          <w:rFonts w:ascii="Cambria" w:hAnsi="Cambria" w:cs="Times New Roman"/>
          <w:sz w:val="20"/>
          <w:szCs w:val="20"/>
        </w:rPr>
        <w:instrText>ADDIN CSL_CITATION {"citationItems":[{"id":"ITEM-1","itemData":{"author":[{"dropping-particle":"","family":"Katesa","given":"Juejun","non-dropping-particle":"","parse-names":false,"suffix":""},{"dropping-particle":"","family":"Junpiromand","given":"Supunnee","non-dropping-particle":"","parse-names":false,"suffix":""},{"dropping-particle":"","family":"Tangsathitkulchai","given":"Chaiyot","non-dropping-particle":"","parse-names":false,"suffix":""}],"container-title":"Suranaree J. Sci. Technol","id":"ITEM-1","issue":"4","issued":{"date-parts":[["2013"]]},"page":"269-278","title":"Effect of Carbonization Temperature on Properties of Char and Activated Carbon from Coconut Shell","type":"article-journal","volume":"20"},"uris":["http://www.mendeley.com/documents/?uuid=5c55a150-511e-41ef-b44c-4c00913f891a"]}],"mendeley":{"formattedCitation":"[26]","plainTextFormattedCitation":"[26]","previouslyFormattedCitation":"[26]"},"properties":{"noteIndex":0},"schema":"https://github.com/citation-style-language/schema/raw/master/csl-citation.json"}</w:instrText>
      </w:r>
      <w:r w:rsidRPr="002E1D7C">
        <w:rPr>
          <w:rFonts w:ascii="Cambria" w:hAnsi="Cambria" w:cs="Times New Roman"/>
          <w:sz w:val="20"/>
          <w:szCs w:val="20"/>
        </w:rPr>
        <w:fldChar w:fldCharType="separate"/>
      </w:r>
      <w:r w:rsidR="00CB6D6E" w:rsidRPr="00CB6D6E">
        <w:rPr>
          <w:rFonts w:ascii="Cambria" w:hAnsi="Cambria" w:cs="Times New Roman"/>
          <w:noProof/>
          <w:sz w:val="20"/>
          <w:szCs w:val="20"/>
        </w:rPr>
        <w:t>[26]</w:t>
      </w:r>
      <w:r w:rsidRPr="002E1D7C">
        <w:rPr>
          <w:rFonts w:ascii="Cambria" w:hAnsi="Cambria" w:cs="Times New Roman"/>
          <w:sz w:val="20"/>
          <w:szCs w:val="20"/>
        </w:rPr>
        <w:fldChar w:fldCharType="end"/>
      </w:r>
      <w:r w:rsidRPr="002E1D7C">
        <w:rPr>
          <w:rFonts w:ascii="Cambria" w:hAnsi="Cambria" w:cs="Times New Roman"/>
          <w:sz w:val="20"/>
          <w:szCs w:val="20"/>
        </w:rPr>
        <w:t xml:space="preserve">. The increase in pore size occurs when the carbonization temperature increases. Figure </w:t>
      </w:r>
      <w:r>
        <w:rPr>
          <w:rFonts w:ascii="Cambria" w:hAnsi="Cambria" w:cs="Times New Roman"/>
          <w:sz w:val="20"/>
          <w:szCs w:val="20"/>
        </w:rPr>
        <w:t>1</w:t>
      </w:r>
      <w:r w:rsidRPr="002E1D7C">
        <w:rPr>
          <w:rFonts w:ascii="Cambria" w:hAnsi="Cambria" w:cs="Times New Roman"/>
          <w:sz w:val="20"/>
          <w:szCs w:val="20"/>
        </w:rPr>
        <w:t xml:space="preserve"> shows that the pore size and number of pores increase. Using </w:t>
      </w:r>
      <w:proofErr w:type="spellStart"/>
      <w:r w:rsidRPr="002401E5">
        <w:rPr>
          <w:rFonts w:ascii="Cambria" w:hAnsi="Cambria" w:cs="Times New Roman"/>
          <w:i/>
          <w:iCs/>
          <w:sz w:val="20"/>
          <w:szCs w:val="20"/>
        </w:rPr>
        <w:t>imageJ</w:t>
      </w:r>
      <w:proofErr w:type="spellEnd"/>
      <w:r w:rsidRPr="002E1D7C">
        <w:rPr>
          <w:rFonts w:ascii="Cambria" w:hAnsi="Cambria" w:cs="Times New Roman"/>
          <w:sz w:val="20"/>
          <w:szCs w:val="20"/>
        </w:rPr>
        <w:t xml:space="preserve"> software, the number of pores can be calculated in table </w:t>
      </w:r>
      <w:r>
        <w:rPr>
          <w:rFonts w:ascii="Cambria" w:hAnsi="Cambria" w:cs="Times New Roman"/>
          <w:sz w:val="20"/>
          <w:szCs w:val="20"/>
        </w:rPr>
        <w:t>2</w:t>
      </w:r>
      <w:r w:rsidRPr="002E1D7C">
        <w:rPr>
          <w:rFonts w:ascii="Cambria" w:hAnsi="Cambria" w:cs="Times New Roman"/>
          <w:sz w:val="20"/>
          <w:szCs w:val="20"/>
        </w:rPr>
        <w:t>.</w:t>
      </w:r>
    </w:p>
    <w:p w14:paraId="71D449FE" w14:textId="3BBFB011" w:rsidR="002E1D7C" w:rsidRPr="002E1D7C" w:rsidRDefault="002E1D7C" w:rsidP="002E1D7C">
      <w:pPr>
        <w:pStyle w:val="Caption"/>
        <w:jc w:val="both"/>
        <w:rPr>
          <w:rFonts w:ascii="Cambria" w:hAnsi="Cambria" w:cs="Times New Roman"/>
          <w:color w:val="000000" w:themeColor="text1"/>
        </w:rPr>
      </w:pPr>
      <w:bookmarkStart w:id="0" w:name="_Toc181113241"/>
      <w:r w:rsidRPr="002E1D7C">
        <w:rPr>
          <w:rFonts w:ascii="Cambria" w:hAnsi="Cambria" w:cs="Times New Roman"/>
          <w:color w:val="000000" w:themeColor="text1"/>
        </w:rPr>
        <w:t xml:space="preserve">Table 2. </w:t>
      </w:r>
      <w:bookmarkEnd w:id="0"/>
      <w:r w:rsidRPr="002E1D7C">
        <w:rPr>
          <w:rFonts w:ascii="Cambria" w:hAnsi="Cambria" w:cs="Times New Roman"/>
          <w:color w:val="000000" w:themeColor="text1"/>
        </w:rPr>
        <w:t xml:space="preserve">Number and area of ​​pores </w:t>
      </w:r>
      <w:r w:rsidR="002401E5">
        <w:rPr>
          <w:rFonts w:ascii="Cambria" w:hAnsi="Cambria" w:cs="Times New Roman"/>
          <w:color w:val="000000" w:themeColor="text1"/>
        </w:rPr>
        <w:t xml:space="preserve">use </w:t>
      </w:r>
      <w:proofErr w:type="spellStart"/>
      <w:r w:rsidRPr="002E1D7C">
        <w:rPr>
          <w:rFonts w:ascii="Cambria" w:hAnsi="Cambria" w:cs="Times New Roman"/>
          <w:color w:val="000000" w:themeColor="text1"/>
        </w:rPr>
        <w:t>imageJ</w:t>
      </w:r>
      <w:proofErr w:type="spellEnd"/>
      <w:r w:rsidRPr="002E1D7C">
        <w:rPr>
          <w:rFonts w:ascii="Cambria" w:hAnsi="Cambria" w:cs="Times New Roman"/>
          <w:color w:val="000000" w:themeColor="text1"/>
        </w:rPr>
        <w:t xml:space="preserve"> analysis</w:t>
      </w:r>
    </w:p>
    <w:tbl>
      <w:tblPr>
        <w:tblStyle w:val="PlainTable2"/>
        <w:tblW w:w="4678" w:type="dxa"/>
        <w:jc w:val="center"/>
        <w:tblLook w:val="04A0" w:firstRow="1" w:lastRow="0" w:firstColumn="1" w:lastColumn="0" w:noHBand="0" w:noVBand="1"/>
      </w:tblPr>
      <w:tblGrid>
        <w:gridCol w:w="1129"/>
        <w:gridCol w:w="1276"/>
        <w:gridCol w:w="1275"/>
        <w:gridCol w:w="998"/>
      </w:tblGrid>
      <w:tr w:rsidR="002E1D7C" w:rsidRPr="002401E5" w14:paraId="7F0492AE" w14:textId="77777777" w:rsidTr="002401E5">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82778A0" w14:textId="6953F035" w:rsidR="002E1D7C" w:rsidRPr="002401E5" w:rsidRDefault="002401E5" w:rsidP="00F264D6">
            <w:pPr>
              <w:spacing w:before="100" w:beforeAutospacing="1" w:after="100" w:afterAutospacing="1" w:line="240" w:lineRule="atLeast"/>
              <w:jc w:val="center"/>
              <w:rPr>
                <w:rFonts w:ascii="Cambria" w:eastAsia="Times New Roman" w:hAnsi="Cambria" w:cs="Times New Roman"/>
                <w:b w:val="0"/>
                <w:bCs w:val="0"/>
                <w:color w:val="000000"/>
                <w:sz w:val="20"/>
                <w:szCs w:val="20"/>
                <w:lang w:val="en-ID" w:eastAsia="en-ID"/>
              </w:rPr>
            </w:pPr>
            <w:r>
              <w:rPr>
                <w:rFonts w:ascii="Cambria" w:eastAsia="Times New Roman" w:hAnsi="Cambria" w:cs="Times New Roman"/>
                <w:b w:val="0"/>
                <w:bCs w:val="0"/>
                <w:color w:val="000000"/>
                <w:sz w:val="20"/>
                <w:szCs w:val="20"/>
                <w:lang w:val="en-ID" w:eastAsia="en-ID"/>
              </w:rPr>
              <w:t>s</w:t>
            </w:r>
            <w:r w:rsidR="002E1D7C" w:rsidRPr="002401E5">
              <w:rPr>
                <w:rFonts w:ascii="Cambria" w:eastAsia="Times New Roman" w:hAnsi="Cambria" w:cs="Times New Roman"/>
                <w:b w:val="0"/>
                <w:bCs w:val="0"/>
                <w:color w:val="000000"/>
                <w:sz w:val="20"/>
                <w:szCs w:val="20"/>
                <w:lang w:val="en-ID" w:eastAsia="en-ID"/>
              </w:rPr>
              <w:t>ample</w:t>
            </w:r>
          </w:p>
        </w:tc>
        <w:tc>
          <w:tcPr>
            <w:tcW w:w="1276" w:type="dxa"/>
            <w:noWrap/>
            <w:hideMark/>
          </w:tcPr>
          <w:p w14:paraId="1D4B8CEF" w14:textId="58F7F256" w:rsidR="002E1D7C" w:rsidRPr="002401E5" w:rsidRDefault="002E1D7C" w:rsidP="00F264D6">
            <w:pPr>
              <w:spacing w:before="100" w:beforeAutospacing="1" w:after="100" w:afterAutospacing="1" w:line="240" w:lineRule="atLeast"/>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sz w:val="20"/>
                <w:szCs w:val="20"/>
                <w:lang w:val="en-ID" w:eastAsia="en-ID"/>
              </w:rPr>
            </w:pPr>
            <w:r w:rsidRPr="002401E5">
              <w:rPr>
                <w:rFonts w:ascii="Cambria" w:eastAsia="Times New Roman" w:hAnsi="Cambria" w:cs="Times New Roman"/>
                <w:b w:val="0"/>
                <w:bCs w:val="0"/>
                <w:color w:val="000000"/>
                <w:sz w:val="20"/>
                <w:szCs w:val="20"/>
                <w:lang w:val="en-ID" w:eastAsia="en-ID"/>
              </w:rPr>
              <w:t xml:space="preserve">total </w:t>
            </w:r>
            <w:r w:rsidR="002401E5">
              <w:rPr>
                <w:rFonts w:ascii="Cambria" w:eastAsia="Times New Roman" w:hAnsi="Cambria" w:cs="Times New Roman"/>
                <w:b w:val="0"/>
                <w:bCs w:val="0"/>
                <w:color w:val="000000"/>
                <w:sz w:val="20"/>
                <w:szCs w:val="20"/>
                <w:lang w:val="en-ID" w:eastAsia="en-ID"/>
              </w:rPr>
              <w:t xml:space="preserve">of </w:t>
            </w:r>
            <w:r w:rsidRPr="002401E5">
              <w:rPr>
                <w:rFonts w:ascii="Cambria" w:eastAsia="Times New Roman" w:hAnsi="Cambria" w:cs="Times New Roman"/>
                <w:b w:val="0"/>
                <w:bCs w:val="0"/>
                <w:color w:val="000000"/>
                <w:sz w:val="20"/>
                <w:szCs w:val="20"/>
                <w:lang w:val="en-ID" w:eastAsia="en-ID"/>
              </w:rPr>
              <w:t>por</w:t>
            </w:r>
            <w:r w:rsidR="002401E5">
              <w:rPr>
                <w:rFonts w:ascii="Cambria" w:eastAsia="Times New Roman" w:hAnsi="Cambria" w:cs="Times New Roman"/>
                <w:b w:val="0"/>
                <w:bCs w:val="0"/>
                <w:color w:val="000000"/>
                <w:sz w:val="20"/>
                <w:szCs w:val="20"/>
                <w:lang w:val="en-ID" w:eastAsia="en-ID"/>
              </w:rPr>
              <w:t>e</w:t>
            </w:r>
          </w:p>
        </w:tc>
        <w:tc>
          <w:tcPr>
            <w:tcW w:w="1275" w:type="dxa"/>
            <w:noWrap/>
            <w:hideMark/>
          </w:tcPr>
          <w:p w14:paraId="766A7B92" w14:textId="46342BE5" w:rsidR="002E1D7C" w:rsidRPr="002401E5" w:rsidRDefault="002401E5" w:rsidP="00F264D6">
            <w:pPr>
              <w:spacing w:before="100" w:beforeAutospacing="1" w:after="100" w:afterAutospacing="1" w:line="240" w:lineRule="atLeast"/>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sz w:val="20"/>
                <w:szCs w:val="20"/>
                <w:lang w:val="en-ID" w:eastAsia="en-ID"/>
              </w:rPr>
            </w:pPr>
            <w:r>
              <w:rPr>
                <w:rFonts w:ascii="Cambria" w:eastAsia="Times New Roman" w:hAnsi="Cambria" w:cs="Times New Roman"/>
                <w:b w:val="0"/>
                <w:bCs w:val="0"/>
                <w:color w:val="000000"/>
                <w:sz w:val="20"/>
                <w:szCs w:val="20"/>
                <w:lang w:val="en-ID" w:eastAsia="en-ID"/>
              </w:rPr>
              <w:t>t</w:t>
            </w:r>
            <w:r w:rsidR="002E1D7C" w:rsidRPr="002401E5">
              <w:rPr>
                <w:rFonts w:ascii="Cambria" w:eastAsia="Times New Roman" w:hAnsi="Cambria" w:cs="Times New Roman"/>
                <w:b w:val="0"/>
                <w:bCs w:val="0"/>
                <w:color w:val="000000"/>
                <w:sz w:val="20"/>
                <w:szCs w:val="20"/>
                <w:lang w:val="en-ID" w:eastAsia="en-ID"/>
              </w:rPr>
              <w:t xml:space="preserve">otal </w:t>
            </w:r>
            <w:r>
              <w:rPr>
                <w:rFonts w:ascii="Cambria" w:eastAsia="Times New Roman" w:hAnsi="Cambria" w:cs="Times New Roman"/>
                <w:b w:val="0"/>
                <w:bCs w:val="0"/>
                <w:color w:val="000000"/>
                <w:sz w:val="20"/>
                <w:szCs w:val="20"/>
                <w:lang w:val="en-ID" w:eastAsia="en-ID"/>
              </w:rPr>
              <w:t>a</w:t>
            </w:r>
            <w:r w:rsidR="002E1D7C" w:rsidRPr="002401E5">
              <w:rPr>
                <w:rFonts w:ascii="Cambria" w:eastAsia="Times New Roman" w:hAnsi="Cambria" w:cs="Times New Roman"/>
                <w:b w:val="0"/>
                <w:bCs w:val="0"/>
                <w:color w:val="000000"/>
                <w:sz w:val="20"/>
                <w:szCs w:val="20"/>
                <w:lang w:val="en-ID" w:eastAsia="en-ID"/>
              </w:rPr>
              <w:t>rea</w:t>
            </w:r>
          </w:p>
        </w:tc>
        <w:tc>
          <w:tcPr>
            <w:tcW w:w="998" w:type="dxa"/>
            <w:noWrap/>
            <w:hideMark/>
          </w:tcPr>
          <w:p w14:paraId="6E138C91" w14:textId="344CFACF" w:rsidR="002E1D7C" w:rsidRPr="002401E5" w:rsidRDefault="002E1D7C" w:rsidP="00F264D6">
            <w:pPr>
              <w:spacing w:before="100" w:beforeAutospacing="1" w:after="100" w:afterAutospacing="1" w:line="240" w:lineRule="atLeast"/>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sz w:val="20"/>
                <w:szCs w:val="20"/>
                <w:lang w:val="en-ID" w:eastAsia="en-ID"/>
              </w:rPr>
            </w:pPr>
            <w:r w:rsidRPr="002401E5">
              <w:rPr>
                <w:rFonts w:ascii="Cambria" w:eastAsia="Times New Roman" w:hAnsi="Cambria" w:cs="Times New Roman"/>
                <w:b w:val="0"/>
                <w:bCs w:val="0"/>
                <w:color w:val="000000"/>
                <w:sz w:val="20"/>
                <w:szCs w:val="20"/>
                <w:lang w:val="en-ID" w:eastAsia="en-ID"/>
              </w:rPr>
              <w:t>%</w:t>
            </w:r>
            <w:proofErr w:type="gramStart"/>
            <w:r w:rsidR="002401E5">
              <w:rPr>
                <w:rFonts w:ascii="Cambria" w:eastAsia="Times New Roman" w:hAnsi="Cambria" w:cs="Times New Roman"/>
                <w:b w:val="0"/>
                <w:bCs w:val="0"/>
                <w:color w:val="000000"/>
                <w:sz w:val="20"/>
                <w:szCs w:val="20"/>
                <w:lang w:val="en-ID" w:eastAsia="en-ID"/>
              </w:rPr>
              <w:t>a</w:t>
            </w:r>
            <w:r w:rsidRPr="002401E5">
              <w:rPr>
                <w:rFonts w:ascii="Cambria" w:eastAsia="Times New Roman" w:hAnsi="Cambria" w:cs="Times New Roman"/>
                <w:b w:val="0"/>
                <w:bCs w:val="0"/>
                <w:color w:val="000000"/>
                <w:sz w:val="20"/>
                <w:szCs w:val="20"/>
                <w:lang w:val="en-ID" w:eastAsia="en-ID"/>
              </w:rPr>
              <w:t>rea</w:t>
            </w:r>
            <w:proofErr w:type="gramEnd"/>
          </w:p>
        </w:tc>
      </w:tr>
      <w:tr w:rsidR="002E1D7C" w:rsidRPr="002401E5" w14:paraId="232BCE02" w14:textId="77777777" w:rsidTr="002401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D7C0EBA" w14:textId="77777777" w:rsidR="002E1D7C" w:rsidRPr="002401E5" w:rsidRDefault="002E1D7C" w:rsidP="00F264D6">
            <w:pPr>
              <w:spacing w:before="100" w:beforeAutospacing="1" w:after="100" w:afterAutospacing="1" w:line="240" w:lineRule="atLeast"/>
              <w:jc w:val="center"/>
              <w:rPr>
                <w:rFonts w:ascii="Cambria" w:eastAsia="Times New Roman" w:hAnsi="Cambria" w:cs="Times New Roman"/>
                <w:b w:val="0"/>
                <w:bCs w:val="0"/>
                <w:color w:val="000000"/>
                <w:sz w:val="20"/>
                <w:szCs w:val="20"/>
                <w:lang w:val="en-ID" w:eastAsia="en-ID"/>
              </w:rPr>
            </w:pPr>
            <w:r w:rsidRPr="002401E5">
              <w:rPr>
                <w:rFonts w:ascii="Cambria" w:eastAsia="Times New Roman" w:hAnsi="Cambria" w:cs="Times New Roman"/>
                <w:b w:val="0"/>
                <w:bCs w:val="0"/>
                <w:color w:val="000000"/>
                <w:sz w:val="20"/>
                <w:szCs w:val="20"/>
                <w:lang w:val="en-ID" w:eastAsia="en-ID"/>
              </w:rPr>
              <w:t>KA 400</w:t>
            </w:r>
          </w:p>
        </w:tc>
        <w:tc>
          <w:tcPr>
            <w:tcW w:w="1276" w:type="dxa"/>
            <w:noWrap/>
            <w:hideMark/>
          </w:tcPr>
          <w:p w14:paraId="4B4DD69A" w14:textId="77777777" w:rsidR="002E1D7C" w:rsidRPr="002401E5" w:rsidRDefault="002E1D7C" w:rsidP="00F264D6">
            <w:pPr>
              <w:spacing w:before="100" w:beforeAutospacing="1" w:after="100" w:afterAutospacing="1" w:line="240" w:lineRule="atLeas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48</w:t>
            </w:r>
          </w:p>
        </w:tc>
        <w:tc>
          <w:tcPr>
            <w:tcW w:w="1275" w:type="dxa"/>
            <w:noWrap/>
            <w:hideMark/>
          </w:tcPr>
          <w:p w14:paraId="042EB47B" w14:textId="77777777" w:rsidR="002E1D7C" w:rsidRPr="002401E5" w:rsidRDefault="002E1D7C" w:rsidP="00F264D6">
            <w:pPr>
              <w:spacing w:before="100" w:beforeAutospacing="1" w:after="100" w:afterAutospacing="1" w:line="240" w:lineRule="atLeas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93129</w:t>
            </w:r>
          </w:p>
        </w:tc>
        <w:tc>
          <w:tcPr>
            <w:tcW w:w="998" w:type="dxa"/>
            <w:noWrap/>
            <w:hideMark/>
          </w:tcPr>
          <w:p w14:paraId="0ECE80B1" w14:textId="77777777" w:rsidR="002E1D7C" w:rsidRPr="002401E5" w:rsidRDefault="002E1D7C" w:rsidP="00F264D6">
            <w:pPr>
              <w:spacing w:before="100" w:beforeAutospacing="1" w:after="100" w:afterAutospacing="1" w:line="240" w:lineRule="atLeas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8.934</w:t>
            </w:r>
          </w:p>
        </w:tc>
      </w:tr>
      <w:tr w:rsidR="002E1D7C" w:rsidRPr="002401E5" w14:paraId="3161A6FA" w14:textId="77777777" w:rsidTr="002401E5">
        <w:trPr>
          <w:trHeight w:val="290"/>
          <w:jc w:val="center"/>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28AF60C" w14:textId="77777777" w:rsidR="002E1D7C" w:rsidRPr="002401E5" w:rsidRDefault="002E1D7C" w:rsidP="00F264D6">
            <w:pPr>
              <w:spacing w:before="100" w:beforeAutospacing="1" w:after="100" w:afterAutospacing="1" w:line="240" w:lineRule="atLeast"/>
              <w:jc w:val="center"/>
              <w:rPr>
                <w:rFonts w:ascii="Cambria" w:eastAsia="Times New Roman" w:hAnsi="Cambria" w:cs="Times New Roman"/>
                <w:b w:val="0"/>
                <w:bCs w:val="0"/>
                <w:color w:val="000000"/>
                <w:sz w:val="20"/>
                <w:szCs w:val="20"/>
                <w:lang w:val="en-ID" w:eastAsia="en-ID"/>
              </w:rPr>
            </w:pPr>
            <w:r w:rsidRPr="002401E5">
              <w:rPr>
                <w:rFonts w:ascii="Cambria" w:eastAsia="Times New Roman" w:hAnsi="Cambria" w:cs="Times New Roman"/>
                <w:b w:val="0"/>
                <w:bCs w:val="0"/>
                <w:color w:val="000000"/>
                <w:sz w:val="20"/>
                <w:szCs w:val="20"/>
                <w:lang w:val="en-ID" w:eastAsia="en-ID"/>
              </w:rPr>
              <w:t>KA 500</w:t>
            </w:r>
          </w:p>
        </w:tc>
        <w:tc>
          <w:tcPr>
            <w:tcW w:w="1276" w:type="dxa"/>
            <w:noWrap/>
            <w:hideMark/>
          </w:tcPr>
          <w:p w14:paraId="080E039A" w14:textId="77777777" w:rsidR="002E1D7C" w:rsidRPr="002401E5" w:rsidRDefault="002E1D7C" w:rsidP="00F264D6">
            <w:pPr>
              <w:spacing w:before="100" w:beforeAutospacing="1" w:after="100" w:afterAutospacing="1" w:line="240" w:lineRule="atLeas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77</w:t>
            </w:r>
          </w:p>
        </w:tc>
        <w:tc>
          <w:tcPr>
            <w:tcW w:w="1275" w:type="dxa"/>
            <w:noWrap/>
            <w:hideMark/>
          </w:tcPr>
          <w:p w14:paraId="1CACEB3C" w14:textId="77777777" w:rsidR="002E1D7C" w:rsidRPr="002401E5" w:rsidRDefault="002E1D7C" w:rsidP="00F264D6">
            <w:pPr>
              <w:spacing w:before="100" w:beforeAutospacing="1" w:after="100" w:afterAutospacing="1" w:line="240" w:lineRule="atLeas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270112</w:t>
            </w:r>
          </w:p>
        </w:tc>
        <w:tc>
          <w:tcPr>
            <w:tcW w:w="998" w:type="dxa"/>
            <w:noWrap/>
            <w:hideMark/>
          </w:tcPr>
          <w:p w14:paraId="30C930CB" w14:textId="77777777" w:rsidR="002E1D7C" w:rsidRPr="002401E5" w:rsidRDefault="002E1D7C" w:rsidP="00F264D6">
            <w:pPr>
              <w:spacing w:before="100" w:beforeAutospacing="1" w:after="100" w:afterAutospacing="1" w:line="240" w:lineRule="atLeas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26.014</w:t>
            </w:r>
          </w:p>
        </w:tc>
      </w:tr>
      <w:tr w:rsidR="002E1D7C" w:rsidRPr="002401E5" w14:paraId="323A421E" w14:textId="77777777" w:rsidTr="002401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A4F8663" w14:textId="77777777" w:rsidR="002E1D7C" w:rsidRPr="002401E5" w:rsidRDefault="002E1D7C" w:rsidP="00F264D6">
            <w:pPr>
              <w:spacing w:before="100" w:beforeAutospacing="1" w:after="100" w:afterAutospacing="1" w:line="240" w:lineRule="atLeast"/>
              <w:jc w:val="center"/>
              <w:rPr>
                <w:rFonts w:ascii="Cambria" w:eastAsia="Times New Roman" w:hAnsi="Cambria" w:cs="Times New Roman"/>
                <w:b w:val="0"/>
                <w:bCs w:val="0"/>
                <w:color w:val="000000"/>
                <w:sz w:val="20"/>
                <w:szCs w:val="20"/>
                <w:lang w:val="en-ID" w:eastAsia="en-ID"/>
              </w:rPr>
            </w:pPr>
            <w:r w:rsidRPr="002401E5">
              <w:rPr>
                <w:rFonts w:ascii="Cambria" w:eastAsia="Times New Roman" w:hAnsi="Cambria" w:cs="Times New Roman"/>
                <w:b w:val="0"/>
                <w:bCs w:val="0"/>
                <w:color w:val="000000"/>
                <w:sz w:val="20"/>
                <w:szCs w:val="20"/>
                <w:lang w:val="en-ID" w:eastAsia="en-ID"/>
              </w:rPr>
              <w:t>KA 600</w:t>
            </w:r>
          </w:p>
        </w:tc>
        <w:tc>
          <w:tcPr>
            <w:tcW w:w="1276" w:type="dxa"/>
            <w:noWrap/>
            <w:hideMark/>
          </w:tcPr>
          <w:p w14:paraId="27E334F8" w14:textId="77777777" w:rsidR="002E1D7C" w:rsidRPr="002401E5" w:rsidRDefault="002E1D7C" w:rsidP="00F264D6">
            <w:pPr>
              <w:spacing w:before="100" w:beforeAutospacing="1" w:after="100" w:afterAutospacing="1" w:line="240" w:lineRule="atLeas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66</w:t>
            </w:r>
          </w:p>
        </w:tc>
        <w:tc>
          <w:tcPr>
            <w:tcW w:w="1275" w:type="dxa"/>
            <w:noWrap/>
            <w:hideMark/>
          </w:tcPr>
          <w:p w14:paraId="5273DFFD" w14:textId="77777777" w:rsidR="002E1D7C" w:rsidRPr="002401E5" w:rsidRDefault="002E1D7C" w:rsidP="00F264D6">
            <w:pPr>
              <w:spacing w:before="100" w:beforeAutospacing="1" w:after="100" w:afterAutospacing="1" w:line="240" w:lineRule="atLeas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161368</w:t>
            </w:r>
          </w:p>
        </w:tc>
        <w:tc>
          <w:tcPr>
            <w:tcW w:w="998" w:type="dxa"/>
            <w:noWrap/>
            <w:hideMark/>
          </w:tcPr>
          <w:p w14:paraId="4264DB34" w14:textId="77777777" w:rsidR="002E1D7C" w:rsidRPr="002401E5" w:rsidRDefault="002E1D7C" w:rsidP="00F264D6">
            <w:pPr>
              <w:spacing w:before="100" w:beforeAutospacing="1" w:after="100" w:afterAutospacing="1" w:line="240" w:lineRule="atLeas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15.450</w:t>
            </w:r>
          </w:p>
        </w:tc>
      </w:tr>
      <w:tr w:rsidR="002E1D7C" w:rsidRPr="002401E5" w14:paraId="0E1283A1" w14:textId="77777777" w:rsidTr="002401E5">
        <w:trPr>
          <w:trHeight w:val="290"/>
          <w:jc w:val="center"/>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00745C7" w14:textId="77777777" w:rsidR="002E1D7C" w:rsidRPr="002401E5" w:rsidRDefault="002E1D7C" w:rsidP="00F264D6">
            <w:pPr>
              <w:spacing w:before="100" w:beforeAutospacing="1" w:after="100" w:afterAutospacing="1" w:line="240" w:lineRule="atLeast"/>
              <w:jc w:val="center"/>
              <w:rPr>
                <w:rFonts w:ascii="Cambria" w:eastAsia="Times New Roman" w:hAnsi="Cambria" w:cs="Times New Roman"/>
                <w:b w:val="0"/>
                <w:bCs w:val="0"/>
                <w:color w:val="000000"/>
                <w:sz w:val="20"/>
                <w:szCs w:val="20"/>
                <w:lang w:val="en-ID" w:eastAsia="en-ID"/>
              </w:rPr>
            </w:pPr>
            <w:r w:rsidRPr="002401E5">
              <w:rPr>
                <w:rFonts w:ascii="Cambria" w:eastAsia="Times New Roman" w:hAnsi="Cambria" w:cs="Times New Roman"/>
                <w:b w:val="0"/>
                <w:bCs w:val="0"/>
                <w:color w:val="000000"/>
                <w:sz w:val="20"/>
                <w:szCs w:val="20"/>
                <w:lang w:val="en-ID" w:eastAsia="en-ID"/>
              </w:rPr>
              <w:t>KA 700</w:t>
            </w:r>
          </w:p>
        </w:tc>
        <w:tc>
          <w:tcPr>
            <w:tcW w:w="1276" w:type="dxa"/>
            <w:noWrap/>
            <w:hideMark/>
          </w:tcPr>
          <w:p w14:paraId="320CA4B5" w14:textId="77777777" w:rsidR="002E1D7C" w:rsidRPr="002401E5" w:rsidRDefault="002E1D7C" w:rsidP="00F264D6">
            <w:pPr>
              <w:spacing w:before="100" w:beforeAutospacing="1" w:after="100" w:afterAutospacing="1" w:line="240" w:lineRule="atLeas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54</w:t>
            </w:r>
          </w:p>
        </w:tc>
        <w:tc>
          <w:tcPr>
            <w:tcW w:w="1275" w:type="dxa"/>
            <w:noWrap/>
            <w:hideMark/>
          </w:tcPr>
          <w:p w14:paraId="2A177D30" w14:textId="77777777" w:rsidR="002E1D7C" w:rsidRPr="002401E5" w:rsidRDefault="002E1D7C" w:rsidP="00F264D6">
            <w:pPr>
              <w:spacing w:before="100" w:beforeAutospacing="1" w:after="100" w:afterAutospacing="1" w:line="240" w:lineRule="atLeas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170154</w:t>
            </w:r>
          </w:p>
        </w:tc>
        <w:tc>
          <w:tcPr>
            <w:tcW w:w="998" w:type="dxa"/>
            <w:noWrap/>
            <w:hideMark/>
          </w:tcPr>
          <w:p w14:paraId="622A5BD9" w14:textId="77777777" w:rsidR="002E1D7C" w:rsidRPr="002401E5" w:rsidRDefault="002E1D7C" w:rsidP="00F264D6">
            <w:pPr>
              <w:spacing w:before="100" w:beforeAutospacing="1" w:after="100" w:afterAutospacing="1" w:line="240" w:lineRule="atLeas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en-ID" w:eastAsia="en-ID"/>
              </w:rPr>
            </w:pPr>
            <w:r w:rsidRPr="002401E5">
              <w:rPr>
                <w:rFonts w:ascii="Cambria" w:eastAsia="Times New Roman" w:hAnsi="Cambria" w:cs="Times New Roman"/>
                <w:color w:val="000000"/>
                <w:sz w:val="20"/>
                <w:szCs w:val="20"/>
                <w:lang w:val="en-ID" w:eastAsia="en-ID"/>
              </w:rPr>
              <w:t>16.387</w:t>
            </w:r>
          </w:p>
        </w:tc>
      </w:tr>
    </w:tbl>
    <w:p w14:paraId="77506B43" w14:textId="77777777" w:rsidR="002E1D7C" w:rsidRDefault="002E1D7C" w:rsidP="002E1D7C">
      <w:pPr>
        <w:pStyle w:val="NormalWeb"/>
        <w:spacing w:before="0" w:beforeAutospacing="0" w:after="0" w:afterAutospacing="0" w:line="240" w:lineRule="atLeast"/>
        <w:ind w:left="709" w:firstLine="709"/>
        <w:jc w:val="both"/>
        <w:rPr>
          <w:sz w:val="22"/>
          <w:szCs w:val="22"/>
        </w:rPr>
      </w:pPr>
    </w:p>
    <w:p w14:paraId="632FD6E2" w14:textId="59F5BA32" w:rsidR="002E1D7C" w:rsidRPr="002401E5" w:rsidRDefault="002E1D7C" w:rsidP="002E1D7C">
      <w:pPr>
        <w:pStyle w:val="NormalWeb"/>
        <w:spacing w:before="0" w:beforeAutospacing="0" w:after="0" w:afterAutospacing="0" w:line="240" w:lineRule="atLeast"/>
        <w:ind w:firstLine="284"/>
        <w:jc w:val="both"/>
        <w:rPr>
          <w:rFonts w:ascii="Cambria" w:hAnsi="Cambria"/>
          <w:sz w:val="20"/>
          <w:szCs w:val="20"/>
        </w:rPr>
      </w:pPr>
      <w:r w:rsidRPr="002401E5">
        <w:rPr>
          <w:rFonts w:ascii="Cambria" w:hAnsi="Cambria"/>
          <w:sz w:val="20"/>
          <w:szCs w:val="20"/>
        </w:rPr>
        <w:t xml:space="preserve">As seen in table 2, the increase in carbonization temperature from 400°C to 500°C shows that the number of pores increases from 48 to 77 pores. This also has an impact on the percentage of total pore area which also increases from 8.934% to 26.014%. This shows that the increase in carbonization temperature has an impact on the increasing number of substances that evaporate so that the surface of the previously closed carbon pores will open and increase the absorption capacity </w:t>
      </w:r>
      <w:r w:rsidRPr="002401E5">
        <w:rPr>
          <w:rFonts w:ascii="Cambria" w:hAnsi="Cambria"/>
          <w:sz w:val="20"/>
          <w:szCs w:val="20"/>
        </w:rPr>
        <w:fldChar w:fldCharType="begin" w:fldLock="1"/>
      </w:r>
      <w:r w:rsidR="00CB6D6E">
        <w:rPr>
          <w:rFonts w:ascii="Cambria" w:hAnsi="Cambria"/>
          <w:sz w:val="20"/>
          <w:szCs w:val="20"/>
        </w:rPr>
        <w:instrText>ADDIN CSL_CITATION {"citationItems":[{"id":"ITEM-1","itemData":{"DOI":"10.1088/1742-6596/1282/1/012043","ISSN":"17426596","abstract":"Successful activated carbon-based rubber seed shell was made using a chemical activation method using H3PO4 activator 7% at 400, 500 and 600 C carbonization temperature variations. Based on the results of testing the activated carbon which was burned at 600 C had a better quality compared to activated carbon which was burned at 400 and 500 C. Activated carbon burned at 600 C has a low moisture content of 2.03%, the high ash content of 2.57%, the low volatile matter of 19.64% and high fixed carbon of 76.15%. From the calculation of the density and porosity of the activated carbon has been made known that the higher the carbonization temperature from 400 C to 600 C there is an increase in porosity from 7.689% to 14.809% and there is a decrease in density from 0.01198 gr/cm3 to 0.01182 gr/cm3. While from FTIR characterization seen the functional group of P-OH, O-H and C-H aliphatic at active activated carbon.","author":[{"dropping-particle":"","family":"Aulia","given":"","non-dropping-particle":"","parse-names":false,"suffix":""},{"dropping-particle":"","family":"Aprilianda","given":"","non-dropping-particle":"","parse-names":false,"suffix":""},{"dropping-particle":"","family":"Arsyad","given":"F. S.","non-dropping-particle":"","parse-names":false,"suffix":""},{"dropping-particle":"","family":"Johan","given":"A.","non-dropping-particle":"","parse-names":false,"suffix":""}],"container-title":"Journal of Physics: Conference Series","id":"ITEM-1","issue":"1","issued":{"date-parts":[["2019"]]},"title":"Temperature carbonization effect on the quality of activated carbon based on rubber seed shell","type":"article-journal","volume":"1282"},"uris":["http://www.mendeley.com/documents/?uuid=c0bf7ef8-28a4-4e74-b5c0-e21ed9953ec5"]}],"mendeley":{"formattedCitation":"[27]","plainTextFormattedCitation":"[27]","previouslyFormattedCitation":"[27]"},"properties":{"noteIndex":0},"schema":"https://github.com/citation-style-language/schema/raw/master/csl-citation.json"}</w:instrText>
      </w:r>
      <w:r w:rsidRPr="002401E5">
        <w:rPr>
          <w:rFonts w:ascii="Cambria" w:hAnsi="Cambria"/>
          <w:sz w:val="20"/>
          <w:szCs w:val="20"/>
        </w:rPr>
        <w:fldChar w:fldCharType="separate"/>
      </w:r>
      <w:r w:rsidR="00CB6D6E" w:rsidRPr="00CB6D6E">
        <w:rPr>
          <w:rFonts w:ascii="Cambria" w:hAnsi="Cambria"/>
          <w:noProof/>
          <w:sz w:val="20"/>
          <w:szCs w:val="20"/>
        </w:rPr>
        <w:t>[27]</w:t>
      </w:r>
      <w:r w:rsidRPr="002401E5">
        <w:rPr>
          <w:rFonts w:ascii="Cambria" w:hAnsi="Cambria"/>
          <w:sz w:val="20"/>
          <w:szCs w:val="20"/>
        </w:rPr>
        <w:fldChar w:fldCharType="end"/>
      </w:r>
      <w:r w:rsidRPr="002401E5">
        <w:rPr>
          <w:rFonts w:ascii="Cambria" w:hAnsi="Cambria"/>
          <w:sz w:val="20"/>
          <w:szCs w:val="20"/>
        </w:rPr>
        <w:t xml:space="preserve">. Increasing the carbonization temperature causes substantial transformations in the morphology of the charcoal surface due to the increase in surface roughness, which may be due to the increased rupture of the biomass structure due to the release of more volatile matter as the heating temperature increases. Therefore, there is a significant development of pores on the charcoal surface at 500°C. The presence of pores on the surface of activated charcoal is considered to be conducive to the movement of electrolyte ions and reduce the diffusion resistance </w:t>
      </w:r>
      <w:r w:rsidRPr="002401E5">
        <w:rPr>
          <w:rFonts w:ascii="Cambria" w:hAnsi="Cambria"/>
          <w:sz w:val="20"/>
          <w:szCs w:val="20"/>
        </w:rPr>
        <w:fldChar w:fldCharType="begin" w:fldLock="1"/>
      </w:r>
      <w:r w:rsidRPr="002401E5">
        <w:rPr>
          <w:rFonts w:ascii="Cambria" w:hAnsi="Cambria"/>
          <w:sz w:val="20"/>
          <w:szCs w:val="20"/>
        </w:rPr>
        <w:instrText>ADDIN CSL_CITATION {"citationItems":[{"id":"ITEM-1","itemData":{"DOI":"10.14419/ijac.v9i1.31433","abstract":"The study Investigate the effect of carbonization temperature on properties of coconut shell. The carbonization was carried out at 600, 800, 1000 and 1150Â°C temperatures for 1 hour under inert condition. The derived chars were proximately, ultimately and structurally analyzed. The results show that there was a significant change in the volatile matter, fixed carbon percentage, elemental C and its functional group as temperature increases. The moisture content and percentage yield decrease with increasing temperature. The morphological characterization of the materials shows fibrous nature of the raw samples while the char products show developed pores which are suitable for adsorption, movement of electrolyte ions and reduced diffusion resistance. The electrical properties of char improved from 3.52 x10-8 to 6.78 x10-2 S/cm as temperature increases from 600Â°C to 1150Â°C. results from X-ray diffractometer analysis showed improved graphitic properties; which suggest a possible use of the char samples particular the PKS1150 in electrode fabrication material.Â Â","author":[{"dropping-particle":"","family":"Hassan","given":"U.F.","non-dropping-particle":"","parse-names":false,"suffix":""},{"dropping-particle":"","family":"Sallau","given":"A. A","non-dropping-particle":"","parse-names":false,"suffix":""},{"dropping-particle":"","family":"Ekanem","given":"E. O","non-dropping-particle":"","parse-names":false,"suffix":""},{"dropping-particle":"","family":"Jauro","given":"A.","non-dropping-particle":"","parse-names":false,"suffix":""},{"dropping-particle":"","family":"Kolo","given":"A. M","non-dropping-particle":"","parse-names":false,"suffix":""}],"container-title":"International Journal of Advanced Chemistry","id":"ITEM-1","issue":"1","issued":{"date-parts":[["2021"]]},"page":"34-39","title":"Effect of carbonization temperature on properties of char from coconut shell","type":"article-journal","volume":"9"},"uris":["http://www.mendeley.com/documents/?uuid=17453eb4-a121-4750-9e49-3b0815c0a025"]}],"mendeley":{"formattedCitation":"[17]","plainTextFormattedCitation":"[17]","previouslyFormattedCitation":"[17]"},"properties":{"noteIndex":0},"schema":"https://github.com/citation-style-language/schema/raw/master/csl-citation.json"}</w:instrText>
      </w:r>
      <w:r w:rsidRPr="002401E5">
        <w:rPr>
          <w:rFonts w:ascii="Cambria" w:hAnsi="Cambria"/>
          <w:sz w:val="20"/>
          <w:szCs w:val="20"/>
        </w:rPr>
        <w:fldChar w:fldCharType="separate"/>
      </w:r>
      <w:r w:rsidRPr="002401E5">
        <w:rPr>
          <w:rFonts w:ascii="Cambria" w:hAnsi="Cambria"/>
          <w:noProof/>
          <w:sz w:val="20"/>
          <w:szCs w:val="20"/>
        </w:rPr>
        <w:t>[17]</w:t>
      </w:r>
      <w:r w:rsidRPr="002401E5">
        <w:rPr>
          <w:rFonts w:ascii="Cambria" w:hAnsi="Cambria"/>
          <w:sz w:val="20"/>
          <w:szCs w:val="20"/>
        </w:rPr>
        <w:fldChar w:fldCharType="end"/>
      </w:r>
      <w:r w:rsidRPr="002401E5">
        <w:rPr>
          <w:rFonts w:ascii="Cambria" w:hAnsi="Cambria"/>
          <w:sz w:val="20"/>
          <w:szCs w:val="20"/>
        </w:rPr>
        <w:t>.</w:t>
      </w:r>
    </w:p>
    <w:p w14:paraId="3895A45F" w14:textId="3BF3CB31" w:rsidR="0051289C" w:rsidRDefault="002E1D7C" w:rsidP="0051289C">
      <w:pPr>
        <w:pStyle w:val="NormalWeb"/>
        <w:spacing w:before="0" w:beforeAutospacing="0" w:after="0" w:afterAutospacing="0" w:line="240" w:lineRule="atLeast"/>
        <w:ind w:firstLine="284"/>
        <w:jc w:val="both"/>
        <w:rPr>
          <w:rFonts w:ascii="Cambria" w:hAnsi="Cambria"/>
          <w:sz w:val="20"/>
          <w:szCs w:val="20"/>
        </w:rPr>
      </w:pPr>
      <w:r w:rsidRPr="002401E5">
        <w:rPr>
          <w:rFonts w:ascii="Cambria" w:hAnsi="Cambria"/>
          <w:sz w:val="20"/>
          <w:szCs w:val="20"/>
        </w:rPr>
        <w:t xml:space="preserve">The decrease in the number of pores in KA600 and KA700 compared to KA500 can be caused by more small pores than large pores based on the SEM image results. The large number of small pores makes small pores undetectable by </w:t>
      </w:r>
      <w:proofErr w:type="spellStart"/>
      <w:r w:rsidRPr="0051289C">
        <w:rPr>
          <w:rFonts w:ascii="Cambria" w:hAnsi="Cambria"/>
          <w:i/>
          <w:iCs/>
          <w:sz w:val="20"/>
          <w:szCs w:val="20"/>
        </w:rPr>
        <w:t>imageJ</w:t>
      </w:r>
      <w:proofErr w:type="spellEnd"/>
      <w:r w:rsidRPr="002401E5">
        <w:rPr>
          <w:rFonts w:ascii="Cambria" w:hAnsi="Cambria"/>
          <w:sz w:val="20"/>
          <w:szCs w:val="20"/>
        </w:rPr>
        <w:t xml:space="preserve"> software so that the number of pores detected is only large pores. This is what causes a decrease in the number of pores, which also has an impact on the level of roughness and surface area. The formation of these pores plays a very important role in increasing the specific area of ​​carbon. The pores formed aim to intercalate electrolyte ions into the carbon material so as to </w:t>
      </w:r>
      <w:r w:rsidRPr="002401E5">
        <w:rPr>
          <w:rFonts w:ascii="Cambria" w:hAnsi="Cambria"/>
          <w:sz w:val="20"/>
          <w:szCs w:val="20"/>
        </w:rPr>
        <w:lastRenderedPageBreak/>
        <w:t xml:space="preserve">increase the capacitance of the capacitor </w:t>
      </w:r>
      <w:r w:rsidRPr="002401E5">
        <w:rPr>
          <w:rFonts w:ascii="Cambria" w:hAnsi="Cambria"/>
          <w:sz w:val="20"/>
          <w:szCs w:val="20"/>
        </w:rPr>
        <w:fldChar w:fldCharType="begin" w:fldLock="1"/>
      </w:r>
      <w:r w:rsidR="00CB6D6E">
        <w:rPr>
          <w:rFonts w:ascii="Cambria" w:hAnsi="Cambria"/>
          <w:sz w:val="20"/>
          <w:szCs w:val="20"/>
        </w:rPr>
        <w:instrText>ADDIN CSL_CITATION {"citationItems":[{"id":"ITEM-1","itemData":{"author":[{"dropping-particle":"","family":"Huda","given":"Aryani Nurul","non-dropping-particle":"","parse-names":false,"suffix":""},{"dropping-particle":"","family":"Lestari","given":"Indri","non-dropping-particle":"","parse-names":false,"suffix":""},{"dropping-particle":"","family":"Hidayat","given":"Sahrul","non-dropping-particle":"","parse-names":false,"suffix":""}],"container-title":"Jurnal Ilmu dan Inovasi Fisika","id":"ITEM-1","issue":"02","issued":{"date-parts":[["2022"]]},"page":"102-113","title":"Pemanfaatan Karbon Aktif Dari Sekam Padi Sebagai Elektroda Superkapasitor","type":"article-journal","volume":"06"},"uris":["http://www.mendeley.com/documents/?uuid=fb185a59-f8ff-479c-b68e-bb6fcefc6926"]}],"mendeley":{"formattedCitation":"[28]","plainTextFormattedCitation":"[28]","previouslyFormattedCitation":"[28]"},"properties":{"noteIndex":0},"schema":"https://github.com/citation-style-language/schema/raw/master/csl-citation.json"}</w:instrText>
      </w:r>
      <w:r w:rsidRPr="002401E5">
        <w:rPr>
          <w:rFonts w:ascii="Cambria" w:hAnsi="Cambria"/>
          <w:sz w:val="20"/>
          <w:szCs w:val="20"/>
        </w:rPr>
        <w:fldChar w:fldCharType="separate"/>
      </w:r>
      <w:r w:rsidR="00CB6D6E" w:rsidRPr="00CB6D6E">
        <w:rPr>
          <w:rFonts w:ascii="Cambria" w:hAnsi="Cambria"/>
          <w:noProof/>
          <w:sz w:val="20"/>
          <w:szCs w:val="20"/>
        </w:rPr>
        <w:t>[28]</w:t>
      </w:r>
      <w:r w:rsidRPr="002401E5">
        <w:rPr>
          <w:rFonts w:ascii="Cambria" w:hAnsi="Cambria"/>
          <w:sz w:val="20"/>
          <w:szCs w:val="20"/>
        </w:rPr>
        <w:fldChar w:fldCharType="end"/>
      </w:r>
      <w:r w:rsidRPr="002401E5">
        <w:rPr>
          <w:rFonts w:ascii="Cambria" w:hAnsi="Cambria"/>
          <w:sz w:val="20"/>
          <w:szCs w:val="20"/>
        </w:rPr>
        <w:t xml:space="preserve">. This porous structure is very beneficial as an electrode because the more pores formed can increase the diffusion process and increase the transfer process of electrolyte ions. Many pores can increase the surface area which will attract more functional groups attached to the carbon surface, thereby increasing the </w:t>
      </w:r>
      <w:r w:rsidR="0051289C">
        <w:rPr>
          <w:noProof/>
        </w:rPr>
        <mc:AlternateContent>
          <mc:Choice Requires="wpc">
            <w:drawing>
              <wp:anchor distT="0" distB="0" distL="114300" distR="114300" simplePos="0" relativeHeight="251678720" behindDoc="0" locked="0" layoutInCell="1" allowOverlap="1" wp14:anchorId="6DDAE5E1" wp14:editId="7D0106F9">
                <wp:simplePos x="0" y="0"/>
                <wp:positionH relativeFrom="margin">
                  <wp:posOffset>-217170</wp:posOffset>
                </wp:positionH>
                <wp:positionV relativeFrom="paragraph">
                  <wp:posOffset>983615</wp:posOffset>
                </wp:positionV>
                <wp:extent cx="6924675" cy="2254250"/>
                <wp:effectExtent l="0" t="0" r="9525" b="0"/>
                <wp:wrapSquare wrapText="bothSides"/>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7" name="Picture 27"/>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14586" y="82550"/>
                            <a:ext cx="1523999" cy="1645920"/>
                          </a:xfrm>
                          <a:prstGeom prst="rect">
                            <a:avLst/>
                          </a:prstGeom>
                          <a:noFill/>
                          <a:ln>
                            <a:noFill/>
                          </a:ln>
                        </pic:spPr>
                      </pic:pic>
                      <pic:pic xmlns:pic="http://schemas.openxmlformats.org/drawingml/2006/picture">
                        <pic:nvPicPr>
                          <pic:cNvPr id="28" name="Picture 28"/>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757636" y="88900"/>
                            <a:ext cx="1555751" cy="1645920"/>
                          </a:xfrm>
                          <a:prstGeom prst="rect">
                            <a:avLst/>
                          </a:prstGeom>
                          <a:noFill/>
                          <a:ln>
                            <a:noFill/>
                          </a:ln>
                        </pic:spPr>
                      </pic:pic>
                      <pic:pic xmlns:pic="http://schemas.openxmlformats.org/drawingml/2006/picture">
                        <pic:nvPicPr>
                          <pic:cNvPr id="30" name="Picture 30"/>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324734" y="82550"/>
                            <a:ext cx="1555751" cy="1652270"/>
                          </a:xfrm>
                          <a:prstGeom prst="rect">
                            <a:avLst/>
                          </a:prstGeom>
                          <a:noFill/>
                          <a:ln>
                            <a:noFill/>
                          </a:ln>
                        </pic:spPr>
                      </pic:pic>
                      <pic:pic xmlns:pic="http://schemas.openxmlformats.org/drawingml/2006/picture">
                        <pic:nvPicPr>
                          <pic:cNvPr id="31" name="Picture 3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894536" y="82550"/>
                            <a:ext cx="1524000" cy="1652270"/>
                          </a:xfrm>
                          <a:prstGeom prst="rect">
                            <a:avLst/>
                          </a:prstGeom>
                          <a:noFill/>
                          <a:ln>
                            <a:noFill/>
                          </a:ln>
                        </pic:spPr>
                      </pic:pic>
                      <wps:wsp>
                        <wps:cNvPr id="24" name="Text Box 24"/>
                        <wps:cNvSpPr txBox="1"/>
                        <wps:spPr>
                          <a:xfrm>
                            <a:off x="233637" y="1847850"/>
                            <a:ext cx="6184899" cy="254000"/>
                          </a:xfrm>
                          <a:prstGeom prst="rect">
                            <a:avLst/>
                          </a:prstGeom>
                          <a:solidFill>
                            <a:schemeClr val="lt1"/>
                          </a:solidFill>
                          <a:ln w="6350">
                            <a:noFill/>
                          </a:ln>
                        </wps:spPr>
                        <wps:txbx>
                          <w:txbxContent>
                            <w:p w14:paraId="57349809" w14:textId="667E0765" w:rsidR="00332BC0" w:rsidRPr="00332BC0" w:rsidRDefault="00332BC0" w:rsidP="00332BC0">
                              <w:pPr>
                                <w:jc w:val="center"/>
                                <w:rPr>
                                  <w:rFonts w:ascii="Cambria" w:hAnsi="Cambria"/>
                                  <w:sz w:val="18"/>
                                  <w:szCs w:val="18"/>
                                </w:rPr>
                              </w:pPr>
                              <w:r w:rsidRPr="00332BC0">
                                <w:rPr>
                                  <w:rFonts w:ascii="Cambria" w:hAnsi="Cambria"/>
                                  <w:sz w:val="18"/>
                                  <w:szCs w:val="18"/>
                                </w:rPr>
                                <w:t xml:space="preserve">Figure </w:t>
                              </w:r>
                              <w:r w:rsidR="00F90DE6">
                                <w:rPr>
                                  <w:rFonts w:ascii="Cambria" w:hAnsi="Cambria"/>
                                  <w:sz w:val="18"/>
                                  <w:szCs w:val="18"/>
                                </w:rPr>
                                <w:t>1</w:t>
                              </w:r>
                              <w:r w:rsidRPr="00332BC0">
                                <w:rPr>
                                  <w:rFonts w:ascii="Cambria" w:hAnsi="Cambria"/>
                                  <w:sz w:val="18"/>
                                  <w:szCs w:val="18"/>
                                </w:rPr>
                                <w:t xml:space="preserve">. </w:t>
                              </w:r>
                              <w:r>
                                <w:rPr>
                                  <w:rFonts w:ascii="Cambria" w:hAnsi="Cambria"/>
                                  <w:color w:val="000000" w:themeColor="text1"/>
                                  <w:sz w:val="18"/>
                                  <w:szCs w:val="18"/>
                                </w:rPr>
                                <w:t xml:space="preserve">Morphology </w:t>
                              </w:r>
                              <w:r w:rsidRPr="00332BC0">
                                <w:rPr>
                                  <w:rFonts w:ascii="Cambria" w:hAnsi="Cambria"/>
                                  <w:color w:val="000000" w:themeColor="text1"/>
                                  <w:sz w:val="18"/>
                                  <w:szCs w:val="18"/>
                                </w:rPr>
                                <w:t>of active carbon</w:t>
                              </w:r>
                              <w:r>
                                <w:rPr>
                                  <w:rFonts w:ascii="Cambria" w:hAnsi="Cambria"/>
                                  <w:color w:val="000000" w:themeColor="text1"/>
                                  <w:sz w:val="18"/>
                                  <w:szCs w:val="18"/>
                                </w:rPr>
                                <w:t xml:space="preserve"> of</w:t>
                              </w:r>
                              <w:r w:rsidRPr="00332BC0">
                                <w:rPr>
                                  <w:rFonts w:ascii="Cambria" w:hAnsi="Cambria"/>
                                  <w:color w:val="000000" w:themeColor="text1"/>
                                  <w:sz w:val="18"/>
                                  <w:szCs w:val="18"/>
                                </w:rPr>
                                <w:t xml:space="preserve"> coconut shell (a) KA400 (b) KA500 (c) KA600 and (d) KA7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6"/>
                        <wps:cNvSpPr txBox="1"/>
                        <wps:spPr>
                          <a:xfrm>
                            <a:off x="1448685" y="82550"/>
                            <a:ext cx="289900" cy="254000"/>
                          </a:xfrm>
                          <a:prstGeom prst="rect">
                            <a:avLst/>
                          </a:prstGeom>
                          <a:noFill/>
                          <a:ln w="28575">
                            <a:solidFill>
                              <a:srgbClr val="FFFF00"/>
                            </a:solidFill>
                          </a:ln>
                        </wps:spPr>
                        <wps:txbx>
                          <w:txbxContent>
                            <w:p w14:paraId="3AA65250" w14:textId="77777777" w:rsidR="00332BC0" w:rsidRPr="0051289C" w:rsidRDefault="00332BC0" w:rsidP="00332BC0">
                              <w:pPr>
                                <w:spacing w:after="160" w:line="254" w:lineRule="auto"/>
                                <w:rPr>
                                  <w:rFonts w:ascii="Cambria" w:eastAsia="Calibri" w:hAnsi="Cambria"/>
                                  <w:b/>
                                  <w:bCs/>
                                  <w:color w:val="FFFF00"/>
                                </w:rPr>
                              </w:pPr>
                              <w:r w:rsidRPr="0051289C">
                                <w:rPr>
                                  <w:rFonts w:ascii="Cambria" w:eastAsia="Calibri" w:hAnsi="Cambria"/>
                                  <w:b/>
                                  <w:bCs/>
                                  <w:color w:val="FFFF00"/>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6"/>
                        <wps:cNvSpPr txBox="1"/>
                        <wps:spPr>
                          <a:xfrm>
                            <a:off x="3035174" y="82550"/>
                            <a:ext cx="289560" cy="254000"/>
                          </a:xfrm>
                          <a:prstGeom prst="rect">
                            <a:avLst/>
                          </a:prstGeom>
                          <a:noFill/>
                          <a:ln w="28575">
                            <a:solidFill>
                              <a:srgbClr val="FFFF00"/>
                            </a:solidFill>
                          </a:ln>
                        </wps:spPr>
                        <wps:txbx>
                          <w:txbxContent>
                            <w:p w14:paraId="7D55420C" w14:textId="5C4E3D30" w:rsidR="00332BC0" w:rsidRPr="0051289C" w:rsidRDefault="00332BC0" w:rsidP="00332BC0">
                              <w:pPr>
                                <w:spacing w:after="160" w:line="252" w:lineRule="auto"/>
                                <w:rPr>
                                  <w:rFonts w:ascii="Cambria" w:eastAsia="Calibri" w:hAnsi="Cambria"/>
                                  <w:b/>
                                  <w:bCs/>
                                  <w:color w:val="FFFF00"/>
                                </w:rPr>
                              </w:pPr>
                              <w:r w:rsidRPr="0051289C">
                                <w:rPr>
                                  <w:rFonts w:ascii="Cambria" w:eastAsia="Calibri" w:hAnsi="Cambria"/>
                                  <w:b/>
                                  <w:bCs/>
                                  <w:color w:val="FFFF00"/>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6"/>
                        <wps:cNvSpPr txBox="1"/>
                        <wps:spPr>
                          <a:xfrm>
                            <a:off x="4609634" y="82550"/>
                            <a:ext cx="278551" cy="273050"/>
                          </a:xfrm>
                          <a:prstGeom prst="rect">
                            <a:avLst/>
                          </a:prstGeom>
                          <a:noFill/>
                          <a:ln w="28575">
                            <a:solidFill>
                              <a:srgbClr val="FFFF00"/>
                            </a:solidFill>
                          </a:ln>
                        </wps:spPr>
                        <wps:txbx>
                          <w:txbxContent>
                            <w:p w14:paraId="5D78B34A" w14:textId="25FD1599" w:rsidR="00332BC0" w:rsidRPr="0051289C" w:rsidRDefault="00332BC0" w:rsidP="00332BC0">
                              <w:pPr>
                                <w:spacing w:after="160" w:line="252" w:lineRule="auto"/>
                                <w:rPr>
                                  <w:rFonts w:ascii="Cambria" w:eastAsia="Calibri" w:hAnsi="Cambria"/>
                                  <w:b/>
                                  <w:bCs/>
                                  <w:color w:val="FFFF00"/>
                                </w:rPr>
                              </w:pPr>
                              <w:r w:rsidRPr="0051289C">
                                <w:rPr>
                                  <w:rFonts w:ascii="Cambria" w:eastAsia="Calibri" w:hAnsi="Cambria"/>
                                  <w:b/>
                                  <w:bCs/>
                                  <w:color w:val="FFFF00"/>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6"/>
                        <wps:cNvSpPr txBox="1"/>
                        <wps:spPr>
                          <a:xfrm>
                            <a:off x="6128976" y="82550"/>
                            <a:ext cx="289560" cy="285750"/>
                          </a:xfrm>
                          <a:prstGeom prst="rect">
                            <a:avLst/>
                          </a:prstGeom>
                          <a:noFill/>
                          <a:ln w="28575">
                            <a:solidFill>
                              <a:srgbClr val="FFFF00"/>
                            </a:solidFill>
                          </a:ln>
                        </wps:spPr>
                        <wps:txbx>
                          <w:txbxContent>
                            <w:p w14:paraId="2DB5A01C" w14:textId="389329F2" w:rsidR="00332BC0" w:rsidRPr="0051289C" w:rsidRDefault="00332BC0" w:rsidP="00332BC0">
                              <w:pPr>
                                <w:spacing w:after="160" w:line="252" w:lineRule="auto"/>
                                <w:rPr>
                                  <w:rFonts w:ascii="Cambria" w:eastAsia="Calibri" w:hAnsi="Cambria"/>
                                  <w:b/>
                                  <w:bCs/>
                                  <w:color w:val="FFFF00"/>
                                </w:rPr>
                              </w:pPr>
                              <w:r w:rsidRPr="0051289C">
                                <w:rPr>
                                  <w:rFonts w:ascii="Cambria" w:eastAsia="Calibri" w:hAnsi="Cambria"/>
                                  <w:b/>
                                  <w:bCs/>
                                  <w:color w:val="FFFF00"/>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DDAE5E1" id="Canvas 23" o:spid="_x0000_s1030" editas="canvas" style="position:absolute;left:0;text-align:left;margin-left:-17.1pt;margin-top:77.45pt;width:545.25pt;height:177.5pt;z-index:251678720;mso-position-horizontal-relative:margin;mso-width-relative:margin;mso-height-relative:margin" coordsize="69246,225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69246;height:22542;visibility:visible;mso-wrap-style:square" filled="t">
                  <v:fill o:detectmouseclick="t"/>
                  <v:path o:connecttype="none"/>
                </v:shape>
                <v:shape id="Picture 27" o:spid="_x0000_s1032" type="#_x0000_t75" style="position:absolute;left:2145;top:825;width:1524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">
                  <v:imagedata r:id="rId16" o:title=""/>
                </v:shape>
                <v:shape id="Picture 28" o:spid="_x0000_s1033" type="#_x0000_t75" style="position:absolute;left:17576;top:889;width:15557;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">
                  <v:imagedata r:id="rId17" o:title=""/>
                </v:shape>
                <v:shape id="Picture 30" o:spid="_x0000_s1034" type="#_x0000_t75" style="position:absolute;left:33247;top:825;width:15557;height:16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">
                  <v:imagedata r:id="rId18" o:title=""/>
                </v:shape>
                <v:shape id="Picture 31" o:spid="_x0000_s1035" type="#_x0000_t75" style="position:absolute;left:48945;top:825;width:15240;height:16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">
                  <v:imagedata r:id="rId19" o:title=""/>
                </v:shape>
                <v:shape id="Text Box 24" o:spid="_x0000_s1036" type="#_x0000_t202" style="position:absolute;left:2336;top:18478;width:61849;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" fillcolor="white [3201]" stroked="f" strokeweight=".5pt">
                  <v:textbox>
                    <w:txbxContent>
                      <w:p w14:paraId="57349809" w14:textId="667E0765" w:rsidR="00332BC0" w:rsidRPr="00332BC0" w:rsidRDefault="00332BC0" w:rsidP="00332BC0">
                        <w:pPr>
                          <w:jc w:val="center"/>
                          <w:rPr>
                            <w:rFonts w:ascii="Cambria" w:hAnsi="Cambria"/>
                            <w:sz w:val="18"/>
                            <w:szCs w:val="18"/>
                          </w:rPr>
                        </w:pPr>
                        <w:r w:rsidRPr="00332BC0">
                          <w:rPr>
                            <w:rFonts w:ascii="Cambria" w:hAnsi="Cambria"/>
                            <w:sz w:val="18"/>
                            <w:szCs w:val="18"/>
                          </w:rPr>
                          <w:t xml:space="preserve">Figure </w:t>
                        </w:r>
                        <w:r w:rsidR="00F90DE6">
                          <w:rPr>
                            <w:rFonts w:ascii="Cambria" w:hAnsi="Cambria"/>
                            <w:sz w:val="18"/>
                            <w:szCs w:val="18"/>
                          </w:rPr>
                          <w:t>1</w:t>
                        </w:r>
                        <w:r w:rsidRPr="00332BC0">
                          <w:rPr>
                            <w:rFonts w:ascii="Cambria" w:hAnsi="Cambria"/>
                            <w:sz w:val="18"/>
                            <w:szCs w:val="18"/>
                          </w:rPr>
                          <w:t xml:space="preserve">. </w:t>
                        </w:r>
                        <w:r>
                          <w:rPr>
                            <w:rFonts w:ascii="Cambria" w:hAnsi="Cambria"/>
                            <w:color w:val="000000" w:themeColor="text1"/>
                            <w:sz w:val="18"/>
                            <w:szCs w:val="18"/>
                          </w:rPr>
                          <w:t xml:space="preserve">Morphology </w:t>
                        </w:r>
                        <w:r w:rsidRPr="00332BC0">
                          <w:rPr>
                            <w:rFonts w:ascii="Cambria" w:hAnsi="Cambria"/>
                            <w:color w:val="000000" w:themeColor="text1"/>
                            <w:sz w:val="18"/>
                            <w:szCs w:val="18"/>
                          </w:rPr>
                          <w:t>of active carbon</w:t>
                        </w:r>
                        <w:r>
                          <w:rPr>
                            <w:rFonts w:ascii="Cambria" w:hAnsi="Cambria"/>
                            <w:color w:val="000000" w:themeColor="text1"/>
                            <w:sz w:val="18"/>
                            <w:szCs w:val="18"/>
                          </w:rPr>
                          <w:t xml:space="preserve"> of</w:t>
                        </w:r>
                        <w:r w:rsidRPr="00332BC0">
                          <w:rPr>
                            <w:rFonts w:ascii="Cambria" w:hAnsi="Cambria"/>
                            <w:color w:val="000000" w:themeColor="text1"/>
                            <w:sz w:val="18"/>
                            <w:szCs w:val="18"/>
                          </w:rPr>
                          <w:t xml:space="preserve"> coconut shell (a) KA400 (b) KA500 (c) KA600 and (d) KA700</w:t>
                        </w:r>
                      </w:p>
                    </w:txbxContent>
                  </v:textbox>
                </v:shape>
                <v:shape id="Text Box 6" o:spid="_x0000_s1037" type="#_x0000_t202" style="position:absolute;left:14486;top:825;width:2899;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" filled="f" strokecolor="yellow" strokeweight="2.25pt">
                  <v:textbox>
                    <w:txbxContent>
                      <w:p w14:paraId="3AA65250" w14:textId="77777777" w:rsidR="00332BC0" w:rsidRPr="0051289C" w:rsidRDefault="00332BC0" w:rsidP="00332BC0">
                        <w:pPr>
                          <w:spacing w:after="160" w:line="254" w:lineRule="auto"/>
                          <w:rPr>
                            <w:rFonts w:ascii="Cambria" w:eastAsia="Calibri" w:hAnsi="Cambria"/>
                            <w:b/>
                            <w:bCs/>
                            <w:color w:val="FFFF00"/>
                          </w:rPr>
                        </w:pPr>
                        <w:r w:rsidRPr="0051289C">
                          <w:rPr>
                            <w:rFonts w:ascii="Cambria" w:eastAsia="Calibri" w:hAnsi="Cambria"/>
                            <w:b/>
                            <w:bCs/>
                            <w:color w:val="FFFF00"/>
                          </w:rPr>
                          <w:t>a</w:t>
                        </w:r>
                      </w:p>
                    </w:txbxContent>
                  </v:textbox>
                </v:shape>
                <v:shape id="Text Box 6" o:spid="_x0000_s1038" type="#_x0000_t202" style="position:absolute;left:30351;top:825;width:2896;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" filled="f" strokecolor="yellow" strokeweight="2.25pt">
                  <v:textbox>
                    <w:txbxContent>
                      <w:p w14:paraId="7D55420C" w14:textId="5C4E3D30" w:rsidR="00332BC0" w:rsidRPr="0051289C" w:rsidRDefault="00332BC0" w:rsidP="00332BC0">
                        <w:pPr>
                          <w:spacing w:after="160" w:line="252" w:lineRule="auto"/>
                          <w:rPr>
                            <w:rFonts w:ascii="Cambria" w:eastAsia="Calibri" w:hAnsi="Cambria"/>
                            <w:b/>
                            <w:bCs/>
                            <w:color w:val="FFFF00"/>
                          </w:rPr>
                        </w:pPr>
                        <w:r w:rsidRPr="0051289C">
                          <w:rPr>
                            <w:rFonts w:ascii="Cambria" w:eastAsia="Calibri" w:hAnsi="Cambria"/>
                            <w:b/>
                            <w:bCs/>
                            <w:color w:val="FFFF00"/>
                          </w:rPr>
                          <w:t>b</w:t>
                        </w:r>
                      </w:p>
                    </w:txbxContent>
                  </v:textbox>
                </v:shape>
                <v:shape id="Text Box 6" o:spid="_x0000_s1039" type="#_x0000_t202" style="position:absolute;left:46096;top:825;width:2785;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" filled="f" strokecolor="yellow" strokeweight="2.25pt">
                  <v:textbox>
                    <w:txbxContent>
                      <w:p w14:paraId="5D78B34A" w14:textId="25FD1599" w:rsidR="00332BC0" w:rsidRPr="0051289C" w:rsidRDefault="00332BC0" w:rsidP="00332BC0">
                        <w:pPr>
                          <w:spacing w:after="160" w:line="252" w:lineRule="auto"/>
                          <w:rPr>
                            <w:rFonts w:ascii="Cambria" w:eastAsia="Calibri" w:hAnsi="Cambria"/>
                            <w:b/>
                            <w:bCs/>
                            <w:color w:val="FFFF00"/>
                          </w:rPr>
                        </w:pPr>
                        <w:r w:rsidRPr="0051289C">
                          <w:rPr>
                            <w:rFonts w:ascii="Cambria" w:eastAsia="Calibri" w:hAnsi="Cambria"/>
                            <w:b/>
                            <w:bCs/>
                            <w:color w:val="FFFF00"/>
                          </w:rPr>
                          <w:t>c</w:t>
                        </w:r>
                      </w:p>
                    </w:txbxContent>
                  </v:textbox>
                </v:shape>
                <v:shape id="Text Box 6" o:spid="_x0000_s1040" type="#_x0000_t202" style="position:absolute;left:61289;top:825;width:289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" filled="f" strokecolor="yellow" strokeweight="2.25pt">
                  <v:textbox>
                    <w:txbxContent>
                      <w:p w14:paraId="2DB5A01C" w14:textId="389329F2" w:rsidR="00332BC0" w:rsidRPr="0051289C" w:rsidRDefault="00332BC0" w:rsidP="00332BC0">
                        <w:pPr>
                          <w:spacing w:after="160" w:line="252" w:lineRule="auto"/>
                          <w:rPr>
                            <w:rFonts w:ascii="Cambria" w:eastAsia="Calibri" w:hAnsi="Cambria"/>
                            <w:b/>
                            <w:bCs/>
                            <w:color w:val="FFFF00"/>
                          </w:rPr>
                        </w:pPr>
                        <w:r w:rsidRPr="0051289C">
                          <w:rPr>
                            <w:rFonts w:ascii="Cambria" w:eastAsia="Calibri" w:hAnsi="Cambria"/>
                            <w:b/>
                            <w:bCs/>
                            <w:color w:val="FFFF00"/>
                          </w:rPr>
                          <w:t>d</w:t>
                        </w:r>
                      </w:p>
                    </w:txbxContent>
                  </v:textbox>
                </v:shape>
                <w10:wrap type="square" anchorx="margin"/>
              </v:group>
            </w:pict>
          </mc:Fallback>
        </mc:AlternateContent>
      </w:r>
      <w:r w:rsidRPr="002401E5">
        <w:rPr>
          <w:rFonts w:ascii="Cambria" w:hAnsi="Cambria"/>
          <w:sz w:val="20"/>
          <w:szCs w:val="20"/>
        </w:rPr>
        <w:t xml:space="preserve">adsorption properties of carbon </w:t>
      </w:r>
      <w:r w:rsidRPr="002401E5">
        <w:rPr>
          <w:rFonts w:ascii="Cambria" w:hAnsi="Cambria"/>
          <w:sz w:val="20"/>
          <w:szCs w:val="20"/>
        </w:rPr>
        <w:fldChar w:fldCharType="begin" w:fldLock="1"/>
      </w:r>
      <w:r w:rsidR="00CB6D6E">
        <w:rPr>
          <w:rFonts w:ascii="Cambria" w:hAnsi="Cambria"/>
          <w:sz w:val="20"/>
          <w:szCs w:val="20"/>
        </w:rPr>
        <w:instrText>ADDIN CSL_CITATION {"citationItems":[{"id":"ITEM-1","itemData":{"DOI":"10.24815/jacps.v11i1.22227","abstract":"Karbon aktif dari ampas biji kopi dimanfaatkan sebagai bahan dasar elektroda superkapasitor. Pembuatan karbon aktif ini diaktivasi dengan NaOH menggunakan gas N2, meliputi variasi konsentrasi 0,2 M, 0,3 M dan 0,4 M. Sifat fisis dari karbon aktif ampas biji kopi robusta telah dilakukan meliputi analisa densitas, penurunan densitas setelah karbonisasi- aktivasi berkisar antara 9% - 35%.Kapasitansi spesifik elektroda karbon ampas biji kopi robusta berdasarkan hasil pengujian menggunakan metode Cyclic voltammetry (CV) diperoleh kapasitansi spesifik tertinggi dengan elektrolit 1 M H2SO4 adalah 130 F/g-1 pada konsentrasi 0,3 M, dan pada pengujian menggunakan metode Galvanostatic charge discharge (GCD) diperoleh kapasitansi spesifik tertinggi dengan elektrolit 1 M H2SO4 adalah 198,53 F/g-1 pada konsentrasi 0,3 M. Luas permukaan spesifik elektroda  0,3 M adalah  739,911 m2 g -1, kandungan unsur elektroda karbon  0,3 M berdasarkan karakterisasi EDX didominasi oleh unsur karbon yaitu 49,37%. Kurva isotherm adsorpsi karbon aktif ampas biji kopi robusta 0,3 M adalah tipe IV yang menunjukkan bahwa struktur mesopore yang mendominan. Dengan nilai kapasitansi dan luas permukaan spesifik yang besar, karbon aktif dari ampas biji kopi robusta bisa dimanfaatkan sebagai elektroda superkapasitor yang murah dan ramah lingkungan.","author":[{"dropping-particle":"","family":"Novitra","given":"Rikaryalita","non-dropping-particle":"","parse-names":false,"suffix":""},{"dropping-particle":"","family":"Aziz","given":"Hermansyah","non-dropping-particle":"","parse-names":false,"suffix":""},{"dropping-particle":"","family":"Taer","given":"Erman","non-dropping-particle":"","parse-names":false,"suffix":""}],"container-title":"Journal of Aceh Physics Society","id":"ITEM-1","issue":"1","issued":{"date-parts":[["2022"]]},"page":"33-40","title":"Supercapactors based on active carbon from spent arabica coffee ground using NaOH activators","type":"article-journal","volume":"11"},"uris":["http://www.mendeley.com/documents/?uuid=068609e4-4cd8-4074-bd18-7147df6a6949"]}],"mendeley":{"formattedCitation":"[29]","plainTextFormattedCitation":"[29]","previouslyFormattedCitation":"[29]"},"properties":{"noteIndex":0},"schema":"https://github.com/citation-style-language/schema/raw/master/csl-citation.json"}</w:instrText>
      </w:r>
      <w:r w:rsidRPr="002401E5">
        <w:rPr>
          <w:rFonts w:ascii="Cambria" w:hAnsi="Cambria"/>
          <w:sz w:val="20"/>
          <w:szCs w:val="20"/>
        </w:rPr>
        <w:fldChar w:fldCharType="separate"/>
      </w:r>
      <w:r w:rsidR="00CB6D6E" w:rsidRPr="00CB6D6E">
        <w:rPr>
          <w:rFonts w:ascii="Cambria" w:hAnsi="Cambria"/>
          <w:noProof/>
          <w:sz w:val="20"/>
          <w:szCs w:val="20"/>
        </w:rPr>
        <w:t>[29]</w:t>
      </w:r>
      <w:r w:rsidRPr="002401E5">
        <w:rPr>
          <w:rFonts w:ascii="Cambria" w:hAnsi="Cambria"/>
          <w:sz w:val="20"/>
          <w:szCs w:val="20"/>
        </w:rPr>
        <w:fldChar w:fldCharType="end"/>
      </w:r>
      <w:r w:rsidRPr="002401E5">
        <w:rPr>
          <w:rFonts w:ascii="Cambria" w:hAnsi="Cambria"/>
          <w:sz w:val="20"/>
          <w:szCs w:val="20"/>
        </w:rPr>
        <w:t>.</w:t>
      </w:r>
    </w:p>
    <w:p w14:paraId="3C3CC7F4" w14:textId="0088B167" w:rsidR="00AC7580" w:rsidRDefault="002E1D7C" w:rsidP="0051289C">
      <w:pPr>
        <w:pStyle w:val="NormalWeb"/>
        <w:spacing w:before="0" w:beforeAutospacing="0" w:after="0" w:afterAutospacing="0" w:line="240" w:lineRule="atLeast"/>
        <w:ind w:firstLine="284"/>
        <w:jc w:val="both"/>
        <w:rPr>
          <w:rFonts w:ascii="Cambria" w:hAnsi="Cambria"/>
          <w:sz w:val="20"/>
          <w:szCs w:val="20"/>
        </w:rPr>
      </w:pPr>
      <w:r w:rsidRPr="0051289C">
        <w:rPr>
          <w:rFonts w:ascii="Cambria" w:hAnsi="Cambria"/>
          <w:sz w:val="20"/>
          <w:szCs w:val="20"/>
        </w:rPr>
        <w:t xml:space="preserve">The FTIR spectrum results of coconut shell activated carbon in Figure </w:t>
      </w:r>
      <w:r w:rsidR="00F90DE6">
        <w:rPr>
          <w:rFonts w:ascii="Cambria" w:hAnsi="Cambria"/>
          <w:sz w:val="20"/>
          <w:szCs w:val="20"/>
        </w:rPr>
        <w:t>2</w:t>
      </w:r>
      <w:r w:rsidRPr="0051289C">
        <w:rPr>
          <w:rFonts w:ascii="Cambria" w:hAnsi="Cambria"/>
          <w:sz w:val="20"/>
          <w:szCs w:val="20"/>
        </w:rPr>
        <w:t xml:space="preserve"> show the same peak at a wavelength of 1565.38 cm</w:t>
      </w:r>
      <w:r w:rsidRPr="0051289C">
        <w:rPr>
          <w:rFonts w:ascii="Cambria" w:hAnsi="Cambria"/>
          <w:sz w:val="20"/>
          <w:szCs w:val="20"/>
          <w:vertAlign w:val="superscript"/>
        </w:rPr>
        <w:t>-1</w:t>
      </w:r>
      <w:r w:rsidRPr="0051289C">
        <w:rPr>
          <w:rFonts w:ascii="Cambria" w:hAnsi="Cambria"/>
          <w:sz w:val="20"/>
          <w:szCs w:val="20"/>
        </w:rPr>
        <w:t>, then the wave decreases with a peak at a wavelength of 526.62 cm</w:t>
      </w:r>
      <w:r w:rsidRPr="0051289C">
        <w:rPr>
          <w:rFonts w:ascii="Cambria" w:hAnsi="Cambria"/>
          <w:sz w:val="20"/>
          <w:szCs w:val="20"/>
          <w:vertAlign w:val="superscript"/>
        </w:rPr>
        <w:t>-1</w:t>
      </w:r>
      <w:r w:rsidRPr="0051289C">
        <w:rPr>
          <w:rFonts w:ascii="Cambria" w:hAnsi="Cambria"/>
          <w:sz w:val="20"/>
          <w:szCs w:val="20"/>
        </w:rPr>
        <w:t>. The peak at a wavelength of 1565.38 cm</w:t>
      </w:r>
      <w:r w:rsidRPr="0051289C">
        <w:rPr>
          <w:rFonts w:ascii="Cambria" w:hAnsi="Cambria"/>
          <w:sz w:val="20"/>
          <w:szCs w:val="20"/>
          <w:vertAlign w:val="superscript"/>
        </w:rPr>
        <w:t>-1</w:t>
      </w:r>
      <w:r w:rsidRPr="0051289C">
        <w:rPr>
          <w:rFonts w:ascii="Cambria" w:hAnsi="Cambria"/>
          <w:sz w:val="20"/>
          <w:szCs w:val="20"/>
        </w:rPr>
        <w:t xml:space="preserve"> shows that it is in the range (1475-1600) cm</w:t>
      </w:r>
      <w:r w:rsidRPr="0051289C">
        <w:rPr>
          <w:rFonts w:ascii="Cambria" w:hAnsi="Cambria"/>
          <w:sz w:val="20"/>
          <w:szCs w:val="20"/>
          <w:vertAlign w:val="superscript"/>
        </w:rPr>
        <w:t>-1</w:t>
      </w:r>
      <w:r w:rsidRPr="0051289C">
        <w:rPr>
          <w:rFonts w:ascii="Cambria" w:hAnsi="Cambria"/>
          <w:sz w:val="20"/>
          <w:szCs w:val="20"/>
        </w:rPr>
        <w:t xml:space="preserve"> which is the aromatic group C=C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3917/popu.p1977.32n1.0034","ISBN":"9780495114789","ISSN":"0032-4663","abstract":"Organ transplantation is widely practised worldwide. The expansion of organ transplantation has led to a critical shortage of organs and the development of the organ trade. Many patients travel to areas where organs are obtainable through commercial transactions. Although the international organ trade is regarded as an important health policy issue, its current state remains obscure because of scarce data and the lack of efforts to synthesize available data. This paper is an attempt to integrate information about the current international organ trade and create a tentative global picture based on a systematic review of 309 media reports, journal articles and other documents. The international organ trade is described in terms of its forms, the organ-exporting countries, the organ-importing countries and its outcomes and consequences.","author":[{"dropping-particle":"","family":"Pavia","given":"Donald L.","non-dropping-particle":"","parse-names":false,"suffix":""},{"dropping-particle":"","family":"Lampman","given":"Gary","non-dropping-particle":"","parse-names":false,"suffix":""},{"dropping-particle":"","family":"Kriz","given":"George S.","non-dropping-particle":"","parse-names":false,"suffix":""},{"dropping-particle":"","family":"Vyvyan","given":"James R.","non-dropping-particle":"","parse-names":false,"suffix":""}],"container-title":"Population","id":"ITEM-1","issue":"1","issued":{"date-parts":[["2009"]]},"number-of-pages":"33-34","title":"Introduction to Spectroscopy","type":"book","volume":"Vol. 32"},"uris":["http://www.mendeley.com/documents/?uuid=0f65600c-6500-4a4a-a13c-e8a2e5485b99"]}],"mendeley":{"formattedCitation":"[30]","plainTextFormattedCitation":"[30]","previouslyFormattedCitation":"[30]"},"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0]</w:t>
      </w:r>
      <w:r w:rsidRPr="0051289C">
        <w:rPr>
          <w:rFonts w:ascii="Cambria" w:hAnsi="Cambria"/>
          <w:sz w:val="20"/>
          <w:szCs w:val="20"/>
        </w:rPr>
        <w:fldChar w:fldCharType="end"/>
      </w:r>
      <w:r w:rsidRPr="0051289C">
        <w:rPr>
          <w:rFonts w:ascii="Cambria" w:hAnsi="Cambria"/>
          <w:sz w:val="20"/>
          <w:szCs w:val="20"/>
        </w:rPr>
        <w:t>. Previous research also found the presence of aromatic C=C complex groups in the range (1400-1600) cm</w:t>
      </w:r>
      <w:r w:rsidRPr="0051289C">
        <w:rPr>
          <w:rFonts w:ascii="Cambria" w:hAnsi="Cambria"/>
          <w:sz w:val="20"/>
          <w:szCs w:val="20"/>
          <w:vertAlign w:val="superscript"/>
        </w:rPr>
        <w:t>-1</w:t>
      </w:r>
      <w:r w:rsidRPr="0051289C">
        <w:rPr>
          <w:rFonts w:ascii="Cambria" w:hAnsi="Cambria"/>
          <w:sz w:val="20"/>
          <w:szCs w:val="20"/>
        </w:rPr>
        <w:t xml:space="preserve">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5714/CL.2016.20.001","ISSN":"22334998","abstract":"Activated carbon was synthesized from coconut shells. The Brunauer, Emmett and Teller surface area of the synthesized activated carbon was found to be 1640 m2/g with a pore volume of 1.032 cm3/g. The average pore diameter of the activated carbon was found to be 2.52 nm. By applying the size-strain plot method to the X-ray diffraction data, the crystallite size and the crystal strain was determined to be 42.46 nm and 0.000489897, respectively, which indicate a perfect crystallite structure. The field emission scanning electron microscopy image showed the presence of well-developed pores on the surface of the activated carbon. The presence of important functional groups was shown by the Fourier transform infrared spectroscopy spectrum. The adsorption of methyl orange onto the activated carbon reached 100% after 12 min. Kinetic analysis indicated that the adsorption of methyl orange solution by the activated carbon followed a pseudo-second-order kinetic mechanism (R2 &gt; 0.995). Therefore, the results show that the produced activated carbon can be used as a proper adsorbent for dye containing effluents.","author":[{"dropping-particle":"","family":"Islam","given":"Md Shariful","non-dropping-particle":"","parse-names":false,"suffix":""},{"dropping-particle":"","family":"Ang","given":"Bee Chin","non-dropping-particle":"","parse-names":false,"suffix":""},{"dropping-particle":"","family":"Gharehkhani","given":"Samira","non-dropping-particle":"","parse-names":false,"suffix":""},{"dropping-particle":"","family":"Afifi","given":"Amalina Binti Muhammad","non-dropping-particle":"","parse-names":false,"suffix":""}],"container-title":"Carbon Letters","id":"ITEM-1","issue":"1","issued":{"date-parts":[["2016"]]},"page":"1-9","title":"Adsorption capability of activated carbon synthesized from coconut shell","type":"article-journal","volume":"20"},"uris":["http://www.mendeley.com/documents/?uuid=900dd98a-cad5-4205-8da5-4dda2a7e1c83"]}],"mendeley":{"formattedCitation":"[31]","plainTextFormattedCitation":"[31]","previouslyFormattedCitation":"[31]"},"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1]</w:t>
      </w:r>
      <w:r w:rsidRPr="0051289C">
        <w:rPr>
          <w:rFonts w:ascii="Cambria" w:hAnsi="Cambria"/>
          <w:sz w:val="20"/>
          <w:szCs w:val="20"/>
        </w:rPr>
        <w:fldChar w:fldCharType="end"/>
      </w:r>
      <w:r w:rsidRPr="0051289C">
        <w:rPr>
          <w:rFonts w:ascii="Cambria" w:hAnsi="Cambria"/>
          <w:sz w:val="20"/>
          <w:szCs w:val="20"/>
        </w:rPr>
        <w:t>. The same thing was also found in the aromatic group at a wavelength range that was close, namely a wavelength of 1599.02 cm</w:t>
      </w:r>
      <w:r w:rsidRPr="0051289C">
        <w:rPr>
          <w:rFonts w:ascii="Cambria" w:hAnsi="Cambria"/>
          <w:sz w:val="20"/>
          <w:szCs w:val="20"/>
          <w:vertAlign w:val="superscript"/>
        </w:rPr>
        <w:t>-1</w:t>
      </w:r>
      <w:r w:rsidRPr="0051289C">
        <w:rPr>
          <w:rFonts w:ascii="Cambria" w:hAnsi="Cambria"/>
          <w:sz w:val="20"/>
          <w:szCs w:val="20"/>
        </w:rPr>
        <w:t>. The absorption peak at a wavelength of 1599.02 cm</w:t>
      </w:r>
      <w:r w:rsidRPr="0051289C">
        <w:rPr>
          <w:rFonts w:ascii="Cambria" w:hAnsi="Cambria"/>
          <w:sz w:val="20"/>
          <w:szCs w:val="20"/>
          <w:vertAlign w:val="superscript"/>
        </w:rPr>
        <w:t>-1</w:t>
      </w:r>
      <w:r w:rsidRPr="0051289C">
        <w:rPr>
          <w:rFonts w:ascii="Cambria" w:hAnsi="Cambria"/>
          <w:sz w:val="20"/>
          <w:szCs w:val="20"/>
        </w:rPr>
        <w:t xml:space="preserve"> shows the stretching vibration of the C=C bond in the benzene ring framework </w:t>
      </w:r>
      <w:r w:rsidRPr="0051289C">
        <w:rPr>
          <w:rFonts w:ascii="Cambria" w:hAnsi="Cambria"/>
          <w:sz w:val="20"/>
          <w:szCs w:val="20"/>
        </w:rPr>
        <w:fldChar w:fldCharType="begin" w:fldLock="1"/>
      </w:r>
      <w:r w:rsidRPr="0051289C">
        <w:rPr>
          <w:rFonts w:ascii="Cambria" w:hAnsi="Cambria"/>
          <w:sz w:val="20"/>
          <w:szCs w:val="20"/>
        </w:rPr>
        <w:instrText>ADDIN CSL_CITATION {"citationItems":[{"id":"ITEM-1","itemData":{"DOI":"10.14419/ijac.v9i1.31433","abstract":"The study Investigate the effect of carbonization temperature on properties of coconut shell. The carbonization was carried out at 600, 800, 1000 and 1150Â°C temperatures for 1 hour under inert condition. The derived chars were proximately, ultimately and structurally analyzed. The results show that there was a significant change in the volatile matter, fixed carbon percentage, elemental C and its functional group as temperature increases. The moisture content and percentage yield decrease with increasing temperature. The morphological characterization of the materials shows fibrous nature of the raw samples while the char products show developed pores which are suitable for adsorption, movement of electrolyte ions and reduced diffusion resistance. The electrical properties of char improved from 3.52 x10-8 to 6.78 x10-2 S/cm as temperature increases from 600Â°C to 1150Â°C. results from X-ray diffractometer analysis showed improved graphitic properties; which suggest a possible use of the char samples particular the PKS1150 in electrode fabrication material.Â Â","author":[{"dropping-particle":"","family":"Hassan","given":"U.F.","non-dropping-particle":"","parse-names":false,"suffix":""},{"dropping-particle":"","family":"Sallau","given":"A. A","non-dropping-particle":"","parse-names":false,"suffix":""},{"dropping-particle":"","family":"Ekanem","given":"E. O","non-dropping-particle":"","parse-names":false,"suffix":""},{"dropping-particle":"","family":"Jauro","given":"A.","non-dropping-particle":"","parse-names":false,"suffix":""},{"dropping-particle":"","family":"Kolo","given":"A. M","non-dropping-particle":"","parse-names":false,"suffix":""}],"container-title":"International Journal of Advanced Chemistry","id":"ITEM-1","issue":"1","issued":{"date-parts":[["2021"]]},"page":"34-39","title":"Effect of carbonization temperature on properties of char from coconut shell","type":"article-journal","volume":"9"},"uris":["http://www.mendeley.com/documents/?uuid=17453eb4-a121-4750-9e49-3b0815c0a025"]}],"mendeley":{"formattedCitation":"[17]","plainTextFormattedCitation":"[17]","previouslyFormattedCitation":"[17]"},"properties":{"noteIndex":0},"schema":"https://github.com/citation-style-language/schema/raw/master/csl-citation.json"}</w:instrText>
      </w:r>
      <w:r w:rsidRPr="0051289C">
        <w:rPr>
          <w:rFonts w:ascii="Cambria" w:hAnsi="Cambria"/>
          <w:sz w:val="20"/>
          <w:szCs w:val="20"/>
        </w:rPr>
        <w:fldChar w:fldCharType="separate"/>
      </w:r>
      <w:r w:rsidRPr="0051289C">
        <w:rPr>
          <w:rFonts w:ascii="Cambria" w:hAnsi="Cambria"/>
          <w:noProof/>
          <w:sz w:val="20"/>
          <w:szCs w:val="20"/>
        </w:rPr>
        <w:t>[17]</w:t>
      </w:r>
      <w:r w:rsidRPr="0051289C">
        <w:rPr>
          <w:rFonts w:ascii="Cambria" w:hAnsi="Cambria"/>
          <w:sz w:val="20"/>
          <w:szCs w:val="20"/>
        </w:rPr>
        <w:fldChar w:fldCharType="end"/>
      </w:r>
      <w:r w:rsidRPr="0051289C">
        <w:rPr>
          <w:rFonts w:ascii="Cambria" w:hAnsi="Cambria"/>
          <w:sz w:val="20"/>
          <w:szCs w:val="20"/>
        </w:rPr>
        <w:t>. Aromatic compounds exhibit a number of absorption bands in the infrared spectrum, many of which have no diagnostic value. The C=C stretching band for aromatic rings typically appears between 1600 and 1450 cm</w:t>
      </w:r>
      <w:r w:rsidRPr="0051289C">
        <w:rPr>
          <w:rFonts w:ascii="Cambria" w:hAnsi="Cambria"/>
          <w:sz w:val="20"/>
          <w:szCs w:val="20"/>
          <w:vertAlign w:val="superscript"/>
        </w:rPr>
        <w:t>−1</w:t>
      </w:r>
      <w:r w:rsidRPr="0051289C">
        <w:rPr>
          <w:rFonts w:ascii="Cambria" w:hAnsi="Cambria"/>
          <w:sz w:val="20"/>
          <w:szCs w:val="20"/>
        </w:rPr>
        <w:t xml:space="preserve">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3917/popu.p1977.32n1.0034","ISBN":"9780495114789","ISSN":"0032-4663","abstract":"Organ transplantation is widely practised worldwide. The expansion of organ transplantation has led to a critical shortage of organs and the development of the organ trade. Many patients travel to areas where organs are obtainable through commercial transactions. Although the international organ trade is regarded as an important health policy issue, its current state remains obscure because of scarce data and the lack of efforts to synthesize available data. This paper is an attempt to integrate information about the current international organ trade and create a tentative global picture based on a systematic review of 309 media reports, journal articles and other documents. The international organ trade is described in terms of its forms, the organ-exporting countries, the organ-importing countries and its outcomes and consequences.","author":[{"dropping-particle":"","family":"Pavia","given":"Donald L.","non-dropping-particle":"","parse-names":false,"suffix":""},{"dropping-particle":"","family":"Lampman","given":"Gary","non-dropping-particle":"","parse-names":false,"suffix":""},{"dropping-particle":"","family":"Kriz","given":"George S.","non-dropping-particle":"","parse-names":false,"suffix":""},{"dropping-particle":"","family":"Vyvyan","given":"James R.","non-dropping-particle":"","parse-names":false,"suffix":""}],"container-title":"Population","id":"ITEM-1","issue":"1","issued":{"date-parts":[["2009"]]},"number-of-pages":"33-34","title":"Introduction to Spectroscopy","type":"book","volume":"Vol. 32"},"uris":["http://www.mendeley.com/documents/?uuid=0f65600c-6500-4a4a-a13c-e8a2e5485b99"]}],"mendeley":{"formattedCitation":"[30]","plainTextFormattedCitation":"[30]","previouslyFormattedCitation":"[30]"},"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0]</w:t>
      </w:r>
      <w:r w:rsidRPr="0051289C">
        <w:rPr>
          <w:rFonts w:ascii="Cambria" w:hAnsi="Cambria"/>
          <w:sz w:val="20"/>
          <w:szCs w:val="20"/>
        </w:rPr>
        <w:fldChar w:fldCharType="end"/>
      </w:r>
      <w:r w:rsidRPr="0051289C">
        <w:rPr>
          <w:rFonts w:ascii="Cambria" w:hAnsi="Cambria"/>
          <w:sz w:val="20"/>
          <w:szCs w:val="20"/>
        </w:rPr>
        <w:t xml:space="preserve">. </w:t>
      </w:r>
    </w:p>
    <w:p w14:paraId="763E182C" w14:textId="67000A46" w:rsidR="00AC7580" w:rsidRDefault="00AC7580" w:rsidP="0051289C">
      <w:pPr>
        <w:pStyle w:val="NormalWeb"/>
        <w:spacing w:before="0" w:beforeAutospacing="0" w:after="0" w:afterAutospacing="0" w:line="240" w:lineRule="atLeast"/>
        <w:ind w:firstLine="284"/>
        <w:jc w:val="both"/>
        <w:rPr>
          <w:rFonts w:ascii="Cambria" w:hAnsi="Cambria"/>
          <w:sz w:val="20"/>
          <w:szCs w:val="20"/>
        </w:rPr>
      </w:pPr>
      <w:r>
        <w:rPr>
          <w:rFonts w:ascii="Cambria" w:hAnsi="Cambria"/>
          <w:noProof/>
          <w:sz w:val="20"/>
          <w:szCs w:val="20"/>
        </w:rPr>
        <mc:AlternateContent>
          <mc:Choice Requires="wpc">
            <w:drawing>
              <wp:anchor distT="0" distB="0" distL="114300" distR="114300" simplePos="0" relativeHeight="251680768" behindDoc="0" locked="0" layoutInCell="1" allowOverlap="1" wp14:anchorId="4CDD087B" wp14:editId="7DAC4FB4">
                <wp:simplePos x="0" y="0"/>
                <wp:positionH relativeFrom="margin">
                  <wp:align>left</wp:align>
                </wp:positionH>
                <wp:positionV relativeFrom="paragraph">
                  <wp:posOffset>152400</wp:posOffset>
                </wp:positionV>
                <wp:extent cx="3016250" cy="2639060"/>
                <wp:effectExtent l="0" t="0" r="0" b="8890"/>
                <wp:wrapSquare wrapText="bothSides"/>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7" name="Picture 37"/>
                          <pic:cNvPicPr/>
                        </pic:nvPicPr>
                        <pic:blipFill>
                          <a:blip r:embed="rId20"/>
                          <a:stretch>
                            <a:fillRect/>
                          </a:stretch>
                        </pic:blipFill>
                        <pic:spPr>
                          <a:xfrm>
                            <a:off x="1" y="0"/>
                            <a:ext cx="2978150" cy="2254250"/>
                          </a:xfrm>
                          <a:prstGeom prst="rect">
                            <a:avLst/>
                          </a:prstGeom>
                        </pic:spPr>
                      </pic:pic>
                      <wps:wsp>
                        <wps:cNvPr id="26" name="Text Box 26"/>
                        <wps:cNvSpPr txBox="1"/>
                        <wps:spPr>
                          <a:xfrm>
                            <a:off x="88900" y="2324100"/>
                            <a:ext cx="2837180" cy="279400"/>
                          </a:xfrm>
                          <a:prstGeom prst="rect">
                            <a:avLst/>
                          </a:prstGeom>
                          <a:solidFill>
                            <a:schemeClr val="lt1"/>
                          </a:solidFill>
                          <a:ln w="6350">
                            <a:noFill/>
                          </a:ln>
                        </wps:spPr>
                        <wps:txbx>
                          <w:txbxContent>
                            <w:p w14:paraId="473237B0" w14:textId="55D35AD3" w:rsidR="00AC7580" w:rsidRPr="00AC7580" w:rsidRDefault="00AC7580" w:rsidP="00AC7580">
                              <w:pPr>
                                <w:rPr>
                                  <w:rFonts w:ascii="Cambria" w:hAnsi="Cambria"/>
                                  <w:sz w:val="18"/>
                                  <w:szCs w:val="18"/>
                                </w:rPr>
                              </w:pPr>
                              <w:r w:rsidRPr="00AC7580">
                                <w:rPr>
                                  <w:rFonts w:ascii="Cambria" w:hAnsi="Cambria"/>
                                  <w:color w:val="000000" w:themeColor="text1"/>
                                  <w:sz w:val="18"/>
                                  <w:szCs w:val="18"/>
                                </w:rPr>
                                <w:t xml:space="preserve">Figure </w:t>
                              </w:r>
                              <w:r w:rsidR="00F90DE6">
                                <w:rPr>
                                  <w:rFonts w:ascii="Cambria" w:hAnsi="Cambria"/>
                                  <w:color w:val="000000" w:themeColor="text1"/>
                                  <w:sz w:val="18"/>
                                  <w:szCs w:val="18"/>
                                </w:rPr>
                                <w:t>2</w:t>
                              </w:r>
                              <w:r w:rsidRPr="00AC7580">
                                <w:rPr>
                                  <w:rFonts w:ascii="Cambria" w:hAnsi="Cambria"/>
                                  <w:color w:val="000000" w:themeColor="text1"/>
                                  <w:sz w:val="18"/>
                                  <w:szCs w:val="18"/>
                                </w:rPr>
                                <w:t>. FTIR spectrum of active carbon coconut shel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CDD087B" id="Canvas 25" o:spid="_x0000_s1041" editas="canvas" style="position:absolute;left:0;text-align:left;margin-left:0;margin-top:12pt;width:237.5pt;height:207.8pt;z-index:251680768;mso-position-horizontal:left;mso-position-horizontal-relative:margin;mso-width-relative:margin;mso-height-relative:margin" coordsize="30162,26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">
                <v:shape id="_x0000_s1042" type="#_x0000_t75" style="position:absolute;width:30162;height:26390;visibility:visible;mso-wrap-style:square" filled="t">
                  <v:fill o:detectmouseclick="t"/>
                  <v:path o:connecttype="none"/>
                </v:shape>
                <v:shape id="Picture 37" o:spid="_x0000_s1043" type="#_x0000_t75" style="position:absolute;width:29781;height:22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">
                  <v:imagedata r:id="rId21" o:title=""/>
                </v:shape>
                <v:shape id="Text Box 26" o:spid="_x0000_s1044" type="#_x0000_t202" style="position:absolute;left:889;top:23241;width:28371;height:27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" fillcolor="white [3201]" stroked="f" strokeweight=".5pt">
                  <v:textbox>
                    <w:txbxContent>
                      <w:p w14:paraId="473237B0" w14:textId="55D35AD3" w:rsidR="00AC7580" w:rsidRPr="00AC7580" w:rsidRDefault="00AC7580" w:rsidP="00AC7580">
                        <w:pPr>
                          <w:rPr>
                            <w:rFonts w:ascii="Cambria" w:hAnsi="Cambria"/>
                            <w:sz w:val="18"/>
                            <w:szCs w:val="18"/>
                          </w:rPr>
                        </w:pPr>
                        <w:r w:rsidRPr="00AC7580">
                          <w:rPr>
                            <w:rFonts w:ascii="Cambria" w:hAnsi="Cambria"/>
                            <w:color w:val="000000" w:themeColor="text1"/>
                            <w:sz w:val="18"/>
                            <w:szCs w:val="18"/>
                          </w:rPr>
                          <w:t xml:space="preserve">Figure </w:t>
                        </w:r>
                        <w:r w:rsidR="00F90DE6">
                          <w:rPr>
                            <w:rFonts w:ascii="Cambria" w:hAnsi="Cambria"/>
                            <w:color w:val="000000" w:themeColor="text1"/>
                            <w:sz w:val="18"/>
                            <w:szCs w:val="18"/>
                          </w:rPr>
                          <w:t>2</w:t>
                        </w:r>
                        <w:r w:rsidRPr="00AC7580">
                          <w:rPr>
                            <w:rFonts w:ascii="Cambria" w:hAnsi="Cambria"/>
                            <w:color w:val="000000" w:themeColor="text1"/>
                            <w:sz w:val="18"/>
                            <w:szCs w:val="18"/>
                          </w:rPr>
                          <w:t>. FTIR spectrum of active carbon coconut shell</w:t>
                        </w:r>
                      </w:p>
                    </w:txbxContent>
                  </v:textbox>
                </v:shape>
                <w10:wrap type="square" anchorx="margin"/>
              </v:group>
            </w:pict>
          </mc:Fallback>
        </mc:AlternateContent>
      </w:r>
    </w:p>
    <w:p w14:paraId="61DF0E39" w14:textId="0970D1AA" w:rsidR="00AC7580" w:rsidRDefault="002E1D7C" w:rsidP="00AC7580">
      <w:pPr>
        <w:pStyle w:val="NormalWeb"/>
        <w:spacing w:before="0" w:beforeAutospacing="0" w:after="0" w:afterAutospacing="0" w:line="240" w:lineRule="atLeast"/>
        <w:ind w:firstLine="284"/>
        <w:jc w:val="both"/>
        <w:rPr>
          <w:rFonts w:ascii="Cambria" w:hAnsi="Cambria"/>
          <w:sz w:val="20"/>
          <w:szCs w:val="20"/>
        </w:rPr>
      </w:pPr>
      <w:r w:rsidRPr="0051289C">
        <w:rPr>
          <w:rFonts w:ascii="Cambria" w:hAnsi="Cambria"/>
          <w:sz w:val="20"/>
          <w:szCs w:val="20"/>
        </w:rPr>
        <w:t>In the KA400 and KA500 samples, there is a low band peak at a wavelength of 1158.16 cm</w:t>
      </w:r>
      <w:r w:rsidRPr="0051289C">
        <w:rPr>
          <w:rFonts w:ascii="Cambria" w:hAnsi="Cambria"/>
          <w:sz w:val="20"/>
          <w:szCs w:val="20"/>
          <w:vertAlign w:val="superscript"/>
        </w:rPr>
        <w:t>-1</w:t>
      </w:r>
      <w:r w:rsidRPr="0051289C">
        <w:rPr>
          <w:rFonts w:ascii="Cambria" w:hAnsi="Cambria"/>
          <w:sz w:val="20"/>
          <w:szCs w:val="20"/>
        </w:rPr>
        <w:t xml:space="preserve"> which indicates the C-O group. The C-O group based on correlation data is in the wavelength range of 1000-1300 cm</w:t>
      </w:r>
      <w:r w:rsidRPr="0051289C">
        <w:rPr>
          <w:rFonts w:ascii="Cambria" w:hAnsi="Cambria"/>
          <w:sz w:val="20"/>
          <w:szCs w:val="20"/>
          <w:vertAlign w:val="superscript"/>
        </w:rPr>
        <w:t>-1</w:t>
      </w:r>
      <w:r w:rsidRPr="0051289C">
        <w:rPr>
          <w:rFonts w:ascii="Cambria" w:hAnsi="Cambria"/>
          <w:sz w:val="20"/>
          <w:szCs w:val="20"/>
        </w:rPr>
        <w:t xml:space="preserve">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3917/popu.p1977.32n1.0034","ISBN":"9780495114789","ISSN":"0032-4663","abstract":"Organ transplantation is widely practised worldwide. The expansion of organ transplantation has led to a critical shortage of organs and the development of the organ trade. Many patients travel to areas where organs are obtainable through commercial transactions. Although the international organ trade is regarded as an important health policy issue, its current state remains obscure because of scarce data and the lack of efforts to synthesize available data. This paper is an attempt to integrate information about the current international organ trade and create a tentative global picture based on a systematic review of 309 media reports, journal articles and other documents. The international organ trade is described in terms of its forms, the organ-exporting countries, the organ-importing countries and its outcomes and consequences.","author":[{"dropping-particle":"","family":"Pavia","given":"Donald L.","non-dropping-particle":"","parse-names":false,"suffix":""},{"dropping-particle":"","family":"Lampman","given":"Gary","non-dropping-particle":"","parse-names":false,"suffix":""},{"dropping-particle":"","family":"Kriz","given":"George S.","non-dropping-particle":"","parse-names":false,"suffix":""},{"dropping-particle":"","family":"Vyvyan","given":"James R.","non-dropping-particle":"","parse-names":false,"suffix":""}],"container-title":"Population","id":"ITEM-1","issue":"1","issued":{"date-parts":[["2009"]]},"number-of-pages":"33-34","title":"Introduction to Spectroscopy","type":"book","volume":"Vol. 32"},"uris":["http://www.mendeley.com/documents/?uuid=0f65600c-6500-4a4a-a13c-e8a2e5485b99"]}],"mendeley":{"formattedCitation":"[30]","plainTextFormattedCitation":"[30]","previouslyFormattedCitation":"[30]"},"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0]</w:t>
      </w:r>
      <w:r w:rsidRPr="0051289C">
        <w:rPr>
          <w:rFonts w:ascii="Cambria" w:hAnsi="Cambria"/>
          <w:sz w:val="20"/>
          <w:szCs w:val="20"/>
        </w:rPr>
        <w:fldChar w:fldCharType="end"/>
      </w:r>
      <w:r w:rsidRPr="0051289C">
        <w:rPr>
          <w:rFonts w:ascii="Cambria" w:hAnsi="Cambria"/>
          <w:sz w:val="20"/>
          <w:szCs w:val="20"/>
        </w:rPr>
        <w:t>. Previous research had results that were close to this research, which found the C-O group with a wavelength that was close, namely a wavelength of 1150 cm</w:t>
      </w:r>
      <w:r w:rsidRPr="0051289C">
        <w:rPr>
          <w:rFonts w:ascii="Cambria" w:hAnsi="Cambria"/>
          <w:sz w:val="20"/>
          <w:szCs w:val="20"/>
          <w:vertAlign w:val="superscript"/>
        </w:rPr>
        <w:t>-1</w:t>
      </w:r>
      <w:r w:rsidRPr="0051289C">
        <w:rPr>
          <w:rFonts w:ascii="Cambria" w:hAnsi="Cambria"/>
          <w:sz w:val="20"/>
          <w:szCs w:val="20"/>
        </w:rPr>
        <w:t xml:space="preserve">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5714/CL.2016.20.001","ISSN":"22334998","abstract":"Activated carbon was synthesized from coconut shells. The Brunauer, Emmett and Teller surface area of the synthesized activated carbon was found to be 1640 m2/g with a pore volume of 1.032 cm3/g. The average pore diameter of the activated carbon was found to be 2.52 nm. By applying the size-strain plot method to the X-ray diffraction data, the crystallite size and the crystal strain was determined to be 42.46 nm and 0.000489897, respectively, which indicate a perfect crystallite structure. The field emission scanning electron microscopy image showed the presence of well-developed pores on the surface of the activated carbon. The presence of important functional groups was shown by the Fourier transform infrared spectroscopy spectrum. The adsorption of methyl orange onto the activated carbon reached 100% after 12 min. Kinetic analysis indicated that the adsorption of methyl orange solution by the activated carbon followed a pseudo-second-order kinetic mechanism (R2 &gt; 0.995). Therefore, the results show that the produced activated carbon can be used as a proper adsorbent for dye containing effluents.","author":[{"dropping-particle":"","family":"Islam","given":"Md Shariful","non-dropping-particle":"","parse-names":false,"suffix":""},{"dropping-particle":"","family":"Ang","given":"Bee Chin","non-dropping-particle":"","parse-names":false,"suffix":""},{"dropping-particle":"","family":"Gharehkhani","given":"Samira","non-dropping-particle":"","parse-names":false,"suffix":""},{"dropping-particle":"","family":"Afifi","given":"Amalina Binti Muhammad","non-dropping-particle":"","parse-names":false,"suffix":""}],"container-title":"Carbon Letters","id":"ITEM-1","issue":"1","issued":{"date-parts":[["2016"]]},"page":"1-9","title":"Adsorption capability of activated carbon synthesized from coconut shell","type":"article-journal","volume":"20"},"uris":["http://www.mendeley.com/documents/?uuid=900dd98a-cad5-4205-8da5-4dda2a7e1c83"]}],"mendeley":{"formattedCitation":"[31]","plainTextFormattedCitation":"[31]","previouslyFormattedCitation":"[31]"},"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1]</w:t>
      </w:r>
      <w:r w:rsidRPr="0051289C">
        <w:rPr>
          <w:rFonts w:ascii="Cambria" w:hAnsi="Cambria"/>
          <w:sz w:val="20"/>
          <w:szCs w:val="20"/>
        </w:rPr>
        <w:fldChar w:fldCharType="end"/>
      </w:r>
      <w:r w:rsidRPr="0051289C">
        <w:rPr>
          <w:rFonts w:ascii="Cambria" w:hAnsi="Cambria"/>
          <w:sz w:val="20"/>
          <w:szCs w:val="20"/>
        </w:rPr>
        <w:t xml:space="preserve">. Previous research had results that were close to this research, which found the C-O group with a wavelength that was close, namely a wavelength of 1150 cm-1 </w:t>
      </w:r>
      <w:r w:rsidRPr="0051289C">
        <w:rPr>
          <w:rFonts w:ascii="Cambria" w:hAnsi="Cambria"/>
          <w:sz w:val="20"/>
          <w:szCs w:val="20"/>
        </w:rPr>
        <w:fldChar w:fldCharType="begin" w:fldLock="1"/>
      </w:r>
      <w:r w:rsidRPr="0051289C">
        <w:rPr>
          <w:rFonts w:ascii="Cambria" w:hAnsi="Cambria"/>
          <w:sz w:val="20"/>
          <w:szCs w:val="20"/>
        </w:rPr>
        <w:instrText>ADDIN CSL_CITATION {"citationItems":[{"id":"ITEM-1","itemData":{"DOI":"10.14419/ijac.v9i1.31433","abstract":"The study Investigate the effect of carbonization temperature on properties of coconut shell. The carbonization was carried out at 600, 800, 1000 and 1150Â°C temperatures for 1 hour under inert condition. The derived chars were proximately, ultimately and structurally analyzed. The results show that there was a significant change in the volatile matter, fixed carbon percentage, elemental C and its functional group as temperature increases. The moisture content and percentage yield decrease with increasing temperature. The morphological characterization of the materials shows fibrous nature of the raw samples while the char products show developed pores which are suitable for adsorption, movement of electrolyte ions and reduced diffusion resistance. The electrical properties of char improved from 3.52 x10-8 to 6.78 x10-2 S/cm as temperature increases from 600Â°C to 1150Â°C. results from X-ray diffractometer analysis showed improved graphitic properties; which suggest a possible use of the char samples particular the PKS1150 in electrode fabrication material.Â Â","author":[{"dropping-particle":"","family":"Hassan","given":"U.F.","non-dropping-particle":"","parse-names":false,"suffix":""},{"dropping-particle":"","family":"Sallau","given":"A. A","non-dropping-particle":"","parse-names":false,"suffix":""},{"dropping-particle":"","family":"Ekanem","given":"E. O","non-dropping-particle":"","parse-names":false,"suffix":""},{"dropping-particle":"","family":"Jauro","given":"A.","non-dropping-particle":"","parse-names":false,"suffix":""},{"dropping-particle":"","family":"Kolo","given":"A. M","non-dropping-particle":"","parse-names":false,"suffix":""}],"container-title":"International Journal of Advanced Chemistry","id":"ITEM-1","issue":"1","issued":{"date-parts":[["2021"]]},"page":"34-39","title":"Effect of carbonization temperature on properties of char from coconut shell","type":"article-journal","volume":"9"},"uris":["http://www.mendeley.com/documents/?uuid=17453eb4-a121-4750-9e49-3b0815c0a025"]}],"mendeley":{"formattedCitation":"[17]","plainTextFormattedCitation":"[17]","previouslyFormattedCitation":"[17]"},"properties":{"noteIndex":0},"schema":"https://github.com/citation-style-language/schema/raw/master/csl-citation.json"}</w:instrText>
      </w:r>
      <w:r w:rsidRPr="0051289C">
        <w:rPr>
          <w:rFonts w:ascii="Cambria" w:hAnsi="Cambria"/>
          <w:sz w:val="20"/>
          <w:szCs w:val="20"/>
        </w:rPr>
        <w:fldChar w:fldCharType="separate"/>
      </w:r>
      <w:r w:rsidRPr="0051289C">
        <w:rPr>
          <w:rFonts w:ascii="Cambria" w:hAnsi="Cambria"/>
          <w:noProof/>
          <w:sz w:val="20"/>
          <w:szCs w:val="20"/>
        </w:rPr>
        <w:t>[17]</w:t>
      </w:r>
      <w:r w:rsidRPr="0051289C">
        <w:rPr>
          <w:rFonts w:ascii="Cambria" w:hAnsi="Cambria"/>
          <w:sz w:val="20"/>
          <w:szCs w:val="20"/>
        </w:rPr>
        <w:fldChar w:fldCharType="end"/>
      </w:r>
      <w:r w:rsidRPr="0051289C">
        <w:rPr>
          <w:rFonts w:ascii="Cambria" w:hAnsi="Cambria"/>
          <w:sz w:val="20"/>
          <w:szCs w:val="20"/>
        </w:rPr>
        <w:t>. As the mass of the atoms bound to carbon increases, the reduced mass (µ) increases, and the vibration frequency decreases (the wave number becomes smaller), where at a wavelength of 1200 cm</w:t>
      </w:r>
      <w:r w:rsidRPr="0051289C">
        <w:rPr>
          <w:rFonts w:ascii="Cambria" w:hAnsi="Cambria"/>
          <w:sz w:val="20"/>
          <w:szCs w:val="20"/>
          <w:vertAlign w:val="superscript"/>
        </w:rPr>
        <w:t>-1</w:t>
      </w:r>
      <w:r w:rsidRPr="0051289C">
        <w:rPr>
          <w:rFonts w:ascii="Cambria" w:hAnsi="Cambria"/>
          <w:sz w:val="20"/>
          <w:szCs w:val="20"/>
        </w:rPr>
        <w:t xml:space="preserve"> it has a C-C group, then at a wavelength of 1100 cm</w:t>
      </w:r>
      <w:r w:rsidRPr="0051289C">
        <w:rPr>
          <w:rFonts w:ascii="Cambria" w:hAnsi="Cambria"/>
          <w:sz w:val="20"/>
          <w:szCs w:val="20"/>
          <w:vertAlign w:val="superscript"/>
        </w:rPr>
        <w:t>-1</w:t>
      </w:r>
      <w:r w:rsidRPr="0051289C">
        <w:rPr>
          <w:rFonts w:ascii="Cambria" w:hAnsi="Cambria"/>
          <w:sz w:val="20"/>
          <w:szCs w:val="20"/>
        </w:rPr>
        <w:t xml:space="preserve"> it has a C-O group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3917/popu.p1977.32n1.0034","ISBN":"9780495114789","ISSN":"0032-4663","abstract":"Organ transplantation is widely practised worldwide. The expansion of organ transplantation has led to a critical shortage of organs and the development of the organ trade. Many patients travel to areas where organs are obtainable through commercial transactions. Although the international organ trade is regarded as an important health policy issue, its current state remains obscure because of scarce data and the lack of efforts to synthesize available data. This paper is an attempt to integrate information about the current international organ trade and create a tentative global picture based on a systematic review of 309 media reports, journal articles and other documents. The international organ trade is described in terms of its forms, the organ-exporting countries, the organ-importing countries and its outcomes and consequences.","author":[{"dropping-particle":"","family":"Pavia","given":"Donald L.","non-dropping-particle":"","parse-names":false,"suffix":""},{"dropping-particle":"","family":"Lampman","given":"Gary","non-dropping-particle":"","parse-names":false,"suffix":""},{"dropping-particle":"","family":"Kriz","given":"George S.","non-dropping-particle":"","parse-names":false,"suffix":""},{"dropping-particle":"","family":"Vyvyan","given":"James R.","non-dropping-particle":"","parse-names":false,"suffix":""}],"container-title":"Population","id":"ITEM-1","issue":"1","issued":{"date-parts":[["2009"]]},"number-of-pages":"33-34","title":"Introduction to Spectroscopy","type":"book","volume":"Vol. 32"},"uris":["http://www.mendeley.com/documents/?uuid=0f65600c-6500-4a4a-a13c-e8a2e5485b99"]}],"mendeley":{"formattedCitation":"[30]","plainTextFormattedCitation":"[30]","previouslyFormattedCitation":"[30]"},"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0]</w:t>
      </w:r>
      <w:r w:rsidRPr="0051289C">
        <w:rPr>
          <w:rFonts w:ascii="Cambria" w:hAnsi="Cambria"/>
          <w:sz w:val="20"/>
          <w:szCs w:val="20"/>
        </w:rPr>
        <w:fldChar w:fldCharType="end"/>
      </w:r>
      <w:r w:rsidRPr="0051289C">
        <w:rPr>
          <w:rFonts w:ascii="Cambria" w:hAnsi="Cambria"/>
          <w:sz w:val="20"/>
          <w:szCs w:val="20"/>
        </w:rPr>
        <w:t xml:space="preserve">. The results of this study indicate that the emergence of a peak at a wavelength of 1158.16 indicates that the mass of carbon-bound atoms is increasing. The presence of C-O groups is very beneficial for supercapacitor electrodes. This is because the high content of oxygenated functional groups may be beneficial for supercapacitor electrodes by increasing the wettability of the carbon surface, and by taking part in faradaic reactions, thereby increasing the specific capacitance </w:t>
      </w:r>
      <w:r w:rsidRPr="0051289C">
        <w:rPr>
          <w:rFonts w:ascii="Cambria" w:hAnsi="Cambria"/>
          <w:sz w:val="20"/>
          <w:szCs w:val="20"/>
        </w:rPr>
        <w:fldChar w:fldCharType="begin" w:fldLock="1"/>
      </w:r>
      <w:r w:rsidRPr="0051289C">
        <w:rPr>
          <w:rFonts w:ascii="Cambria" w:hAnsi="Cambria"/>
          <w:sz w:val="20"/>
          <w:szCs w:val="20"/>
        </w:rPr>
        <w:instrText>ADDIN CSL_CITATION {"citationItems":[{"id":"ITEM-1","itemData":{"DOI":"10.55003/cast.2022.02.23.002","ISSN":"25869396","abstract":"In this work, activated carbons (ACs) for electrodes supercapacitor applications were successfully synthesized from banana stem. Banana is one of the popular fruits that is easy to grow and most parts of the plant can be used. However, banana cultivation generates a lot of wastes, especially from the stem. Thus, using banana stem as raw material for ACs was investigated. The synthesis of AC consisted of 2 processes; carbonization and activation. The advantage of a two-step synthesis was the low weight loss of charcoal. Firstly, the carbonization process was conducted by varying the temperature between 300-600°C, and then inorganic elements were removed by treatment with 1 M sulfuric acid. After that, activation was conducted at 720°C under an argon atmosphere. The electrochemical properties of banana stem-derived ACs (BCH-ACs) were studied using sodium sulfate as an electrolyte. The BCH-ACs carbonized at 400°C showed the highest performance with a specific capacitance of 55.45 Fg-1, an energy density of 7.70 Whkg-1 and a power density of 133.94 Wkg-1. The highest specific capacitance of the BCH400-AC was likely due to the increase in the amount of oxygenated functional group, which facilitated the access of electrolyte ions into the electrode. These results suggest that banana stem can be used to synthesize ACs via carbonization at 400°C, and the ACs generated can be applied as electrode in supercapacitors.","author":[{"dropping-particle":"","family":"Dulyaseree","given":"Paweena","non-dropping-particle":"","parse-names":false,"suffix":""},{"dropping-particle":"","family":"Sama","given":"Hasanee","non-dropping-particle":"","parse-names":false,"suffix":""},{"dropping-particle":"","family":"Sada","given":"Suraida","non-dropping-particle":"","parse-names":false,"suffix":""},{"dropping-particle":"","family":"Ukkakimapan","given":"Pundita","non-dropping-particle":"","parse-names":false,"suffix":""},{"dropping-particle":"","family":"Yordsri","given":"Visittapong","non-dropping-particle":"","parse-names":false,"suffix":""},{"dropping-particle":"","family":"Sattayarut","given":"Vichuda","non-dropping-particle":"","parse-names":false,"suffix":""},{"dropping-particle":"","family":"Wongwiriyapan","given":"Winadda","non-dropping-particle":"","parse-names":false,"suffix":""}],"container-title":"Current Applied Science and Technology","id":"ITEM-1","issue":"2","issued":{"date-parts":[["2023"]]},"page":"1-9","title":"Effect of Carbonization Temperature on Physical Properties and Specific Capacitance of Activated Carbon Derived from Banana Stem and Its Application as Supercapacitor Electrodes","type":"article-journal","volume":"23"},"uris":["http://www.mendeley.com/documents/?uuid=c6c5274a-0fdb-44cf-aee5-6e7868dd11f3"]}],"mendeley":{"formattedCitation":"[10]","plainTextFormattedCitation":"[10]","previouslyFormattedCitation":"[10]"},"properties":{"noteIndex":0},"schema":"https://github.com/citation-style-language/schema/raw/master/csl-citation.json"}</w:instrText>
      </w:r>
      <w:r w:rsidRPr="0051289C">
        <w:rPr>
          <w:rFonts w:ascii="Cambria" w:hAnsi="Cambria"/>
          <w:sz w:val="20"/>
          <w:szCs w:val="20"/>
        </w:rPr>
        <w:fldChar w:fldCharType="separate"/>
      </w:r>
      <w:r w:rsidRPr="0051289C">
        <w:rPr>
          <w:rFonts w:ascii="Cambria" w:hAnsi="Cambria"/>
          <w:noProof/>
          <w:sz w:val="20"/>
          <w:szCs w:val="20"/>
        </w:rPr>
        <w:t>[10]</w:t>
      </w:r>
      <w:r w:rsidRPr="0051289C">
        <w:rPr>
          <w:rFonts w:ascii="Cambria" w:hAnsi="Cambria"/>
          <w:sz w:val="20"/>
          <w:szCs w:val="20"/>
        </w:rPr>
        <w:fldChar w:fldCharType="end"/>
      </w:r>
      <w:r w:rsidRPr="0051289C">
        <w:rPr>
          <w:rFonts w:ascii="Cambria" w:hAnsi="Cambria"/>
          <w:sz w:val="20"/>
          <w:szCs w:val="20"/>
        </w:rPr>
        <w:t>.</w:t>
      </w:r>
    </w:p>
    <w:p w14:paraId="4F19C273" w14:textId="5D6739E9" w:rsidR="00AC7580" w:rsidRDefault="002E1D7C" w:rsidP="00AC7580">
      <w:pPr>
        <w:pStyle w:val="NormalWeb"/>
        <w:spacing w:before="0" w:beforeAutospacing="0" w:after="0" w:afterAutospacing="0" w:line="240" w:lineRule="atLeast"/>
        <w:ind w:firstLine="284"/>
        <w:jc w:val="both"/>
        <w:rPr>
          <w:rFonts w:ascii="Cambria" w:hAnsi="Cambria"/>
          <w:sz w:val="20"/>
          <w:szCs w:val="20"/>
        </w:rPr>
      </w:pPr>
      <w:r w:rsidRPr="0051289C">
        <w:rPr>
          <w:rFonts w:ascii="Cambria" w:hAnsi="Cambria"/>
          <w:sz w:val="20"/>
          <w:szCs w:val="20"/>
        </w:rPr>
        <w:t xml:space="preserve">In this study, XRD was used to analyze the changes in crystal structure according to the carbonization process. Figure </w:t>
      </w:r>
      <w:r w:rsidR="00F90DE6">
        <w:rPr>
          <w:rFonts w:ascii="Cambria" w:hAnsi="Cambria"/>
          <w:sz w:val="20"/>
          <w:szCs w:val="20"/>
        </w:rPr>
        <w:t>3</w:t>
      </w:r>
      <w:r w:rsidRPr="0051289C">
        <w:rPr>
          <w:rFonts w:ascii="Cambria" w:hAnsi="Cambria"/>
          <w:sz w:val="20"/>
          <w:szCs w:val="20"/>
        </w:rPr>
        <w:t xml:space="preserve"> shows the XRD graph of KA400-KA700 samples at a carbonization temperature of 400℃-700℃, which appears to have a peak at the same 2θ angle as the amorphous structure. It can be seen from the graph that the peak with the highest intensity is at an angle of about 24°-25° similar to the peak (002) and there is a peak with a lower intensity at an angle of about 43°-45° similar to the peak (100). Previous studies have shown similar results where the carbon peaks at peaks 002 and 100 are graphite carbon crystallites </w:t>
      </w:r>
      <w:r w:rsidRPr="0051289C">
        <w:rPr>
          <w:rFonts w:ascii="Cambria" w:hAnsi="Cambria"/>
          <w:sz w:val="20"/>
          <w:szCs w:val="20"/>
        </w:rPr>
        <w:fldChar w:fldCharType="begin" w:fldLock="1"/>
      </w:r>
      <w:r w:rsidRPr="0051289C">
        <w:rPr>
          <w:rFonts w:ascii="Cambria" w:hAnsi="Cambria"/>
          <w:sz w:val="20"/>
          <w:szCs w:val="20"/>
        </w:rPr>
        <w:instrText>ADDIN CSL_CITATION {"citationItems":[{"id":"ITEM-1","itemData":{"DOI":"10.14419/ijac.v9i1.31433","abstract":"The study Investigate the effect of carbonization temperature on properties of coconut shell. The carbonization was carried out at 600, 800, 1000 and 1150Â°C temperatures for 1 hour under inert condition. The derived chars were proximately, ultimately and structurally analyzed. The results show that there was a significant change in the volatile matter, fixed carbon percentage, elemental C and its functional group as temperature increases. The moisture content and percentage yield decrease with increasing temperature. The morphological characterization of the materials shows fibrous nature of the raw samples while the char products show developed pores which are suitable for adsorption, movement of electrolyte ions and reduced diffusion resistance. The electrical properties of char improved from 3.52 x10-8 to 6.78 x10-2 S/cm as temperature increases from 600Â°C to 1150Â°C. results from X-ray diffractometer analysis showed improved graphitic properties; which suggest a possible use of the char samples particular the PKS1150 in electrode fabrication material.Â Â","author":[{"dropping-particle":"","family":"Hassan","given":"U.F.","non-dropping-particle":"","parse-names":false,"suffix":""},{"dropping-particle":"","family":"Sallau","given":"A. A","non-dropping-particle":"","parse-names":false,"suffix":""},{"dropping-particle":"","family":"Ekanem","given":"E. O","non-dropping-particle":"","parse-names":false,"suffix":""},{"dropping-particle":"","family":"Jauro","given":"A.","non-dropping-particle":"","parse-names":false,"suffix":""},{"dropping-particle":"","family":"Kolo","given":"A. M","non-dropping-particle":"","parse-names":false,"suffix":""}],"container-title":"International Journal of Advanced Chemistry","id":"ITEM-1","issue":"1","issued":{"date-parts":[["2021"]]},"page":"34-39","title":"Effect of carbonization temperature on properties of char from coconut shell","type":"article-journal","volume":"9"},"uris":["http://www.mendeley.com/documents/?uuid=17453eb4-a121-4750-9e49-3b0815c0a025"]}],"mendeley":{"formattedCitation":"[17]","plainTextFormattedCitation":"[17]","previouslyFormattedCitation":"[17]"},"properties":{"noteIndex":0},"schema":"https://github.com/citation-style-language/schema/raw/master/csl-citation.json"}</w:instrText>
      </w:r>
      <w:r w:rsidRPr="0051289C">
        <w:rPr>
          <w:rFonts w:ascii="Cambria" w:hAnsi="Cambria"/>
          <w:sz w:val="20"/>
          <w:szCs w:val="20"/>
        </w:rPr>
        <w:fldChar w:fldCharType="separate"/>
      </w:r>
      <w:r w:rsidRPr="0051289C">
        <w:rPr>
          <w:rFonts w:ascii="Cambria" w:hAnsi="Cambria"/>
          <w:noProof/>
          <w:sz w:val="20"/>
          <w:szCs w:val="20"/>
        </w:rPr>
        <w:t>[17]</w:t>
      </w:r>
      <w:r w:rsidRPr="0051289C">
        <w:rPr>
          <w:rFonts w:ascii="Cambria" w:hAnsi="Cambria"/>
          <w:sz w:val="20"/>
          <w:szCs w:val="20"/>
        </w:rPr>
        <w:fldChar w:fldCharType="end"/>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32734/st.v2i1.321","ISSN":"2654-7074","abstract":"Indonesia memiliki kekayaan alam yang sangat luar biasa. Salah satu kekayaan alam Indonesia adalah bahan tambang batubara, Sawahlunto merupakan satu dari sekian banyak daerah penghasil batubara. Batubara di Sawahlunto memiliki perbedaan dari daerah lain karena memiliki kalori yang cukup tinggi dan lebih rapuh. Batubara adalah sumber energi paling melimpah dan mudah terbakar yang digunakan di seluruh dunia. Namun, karakteristik strukturalnya menciptakan persepsi bahwa batu bara hanya berguna untuk menghasilkan energi melalui pembakaran. Penelitian ini bertujuan untuk mengetahui perubahan struktur dan kristalinitas yang terjadi akibat kenaikan suhu selama proses karbonisasi, sehingga batubara dapat dimanfaatkan sebagai bahan baku pengganti grafit dalam pembuatan grafena. Karbonisasi batubara dilakukan pada suhu 400°C, 600°C, 900°C, dan 1200°C. Perubahan struktur dan kristalinitas dikarakterisasi dengan XRD. Hasil menunjukkan bahwa ada perubahan struktur dan kristalinitas seiring dengan meningkatnya suhu karbonisasi.\r  \r Indonesia has extraordinary natural resources. One of Indonesia's natural wealth is coal mining. Sawahlunto is one of the many coal producing regions. Coal in Sawahlunto is different from other regions because it has high enough calories and more brittle. Coal is the most abundant and flammable energy source used throughout the world. However, its structural characteristics create the perception that coal is only useful for producing energy through combustion. This study aimed to determine the structural changes and crystallinity that occur due to temperature increases during the carbonization process so that coal could be used as a raw material for graphite substitutes in the manufacture of graphene. Coal carbonization was carried out at 400°C, 600°C, 900°C, and 1200°C. Changes in the structure and crystallinity were characterized by XRD. The results showed that there was a change in structure and crystallinity as the carbonization temperature increased.","author":[{"dropping-particle":"","family":"Purwandari","given":"Vivi","non-dropping-particle":"","parse-names":false,"suffix":""},{"dropping-particle":"","family":"Gea","given":"Saharman","non-dropping-particle":"","parse-names":false,"suffix":""},{"dropping-particle":"","family":"Wijosentono","given":"Basuki","non-dropping-particle":"","parse-names":false,"suffix":""}],"container-title":"Talenta Conference Series: Science and Technology (ST)","id":"ITEM-1","issue":"1","issued":{"date-parts":[["2019"]]},"page":"88-91","title":"Analisa XRD Terhadap Perubahan Struktur Dan Kristalinitas Karbonisasi Batubara Sawahlunto – Sijunjung Sumatera Barat","type":"article-journal","volume":"2"},"uris":["http://www.mendeley.com/documents/?uuid=bd61d9f8-9494-42c8-a5fb-b3d66a8dc69e"]}],"mendeley":{"formattedCitation":"[32]","plainTextFormattedCitation":"[32]","previouslyFormattedCitation":"[32]"},"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2]</w:t>
      </w:r>
      <w:r w:rsidRPr="0051289C">
        <w:rPr>
          <w:rFonts w:ascii="Cambria" w:hAnsi="Cambria"/>
          <w:sz w:val="20"/>
          <w:szCs w:val="20"/>
        </w:rPr>
        <w:fldChar w:fldCharType="end"/>
      </w:r>
      <w:r w:rsidRPr="0051289C">
        <w:rPr>
          <w:rFonts w:ascii="Cambria" w:hAnsi="Cambria"/>
          <w:sz w:val="20"/>
          <w:szCs w:val="20"/>
        </w:rPr>
        <w:fldChar w:fldCharType="begin" w:fldLock="1"/>
      </w:r>
      <w:r w:rsidRPr="0051289C">
        <w:rPr>
          <w:rFonts w:ascii="Cambria" w:hAnsi="Cambria"/>
          <w:sz w:val="20"/>
          <w:szCs w:val="20"/>
        </w:rPr>
        <w:instrText>ADDIN CSL_CITATION {"citationItems":[{"id":"ITEM-1","itemData":{"DOI":"10.1016/j.cej.2019.01.115","ISSN":"13858947","abstract":"In this work, activated polymer-based hard carbons (APHS) with high specific surface area and pore volume were prepared by optimizing the carbonization temperature prior to H2O activation. Structural properties were studied using Raman and X-ray diffraction. N2 adsorption–desorption isotherm characteristics at 77 K were confirmed using the Brunauer-Emmett-Teller equations. APHS were applied as an electrode for electrical double layer capacitors (EDLC). From the results, the specific surface area and total pore volume of the APHSs were determined to be 1760–2340 m2/g and 0.86–1.20 cm3/g, respectively, according to the carbonization temperature. It was revealed that the pore structure depended on the functions of crystallinity and carbonization temperature. The EDLC performance of the prepared APHS was found to be 127 F/g and 50 F/cc for APHS-7-9-4. This is 14% better performance than with commercial YP50F (95 F/g, 44 F/cc). From these results, it was confirmed that the energy storage characteristics of APHS depend strongly on the crystal size, which varies according to the initial conditions of the hard carbon production.","author":[{"dropping-particle":"","family":"Lee","given":"Hye Min","non-dropping-particle":"","parse-names":false,"suffix":""},{"dropping-particle":"","family":"Chung","given":"Dong Cheol","non-dropping-particle":"","parse-names":false,"suffix":""},{"dropping-particle":"","family":"Jung","given":"Sang Chul","non-dropping-particle":"","parse-names":false,"suffix":""},{"dropping-particle":"","family":"An","given":"Kay Hyeok","non-dropping-particle":"","parse-names":false,"suffix":""},{"dropping-particle":"","family":"Park","given":"Soo Jin","non-dropping-particle":"","parse-names":false,"suffix":""},{"dropping-particle":"","family":"Kim","given":"Byung Joo","non-dropping-particle":"","parse-names":false,"suffix":""}],"container-title":"Chemical Engineering Journal","id":"ITEM-1","issue":"January","issued":{"date-parts":[["2019"]]},"page":"120836","publisher":"Elsevier","title":"A study on pore development mechanism of activated carbons from polymeric precursor: Effects of carbonization temperature and nano crystallite formation","type":"article-journal","volume":"377"},"uris":["http://www.mendeley.com/documents/?uuid=0cfd4571-cd73-4f4f-aee6-8971da65bd12"]}],"mendeley":{"formattedCitation":"[9]","plainTextFormattedCitation":"[9]","previouslyFormattedCitation":"[9]"},"properties":{"noteIndex":0},"schema":"https://github.com/citation-style-language/schema/raw/master/csl-citation.json"}</w:instrText>
      </w:r>
      <w:r w:rsidRPr="0051289C">
        <w:rPr>
          <w:rFonts w:ascii="Cambria" w:hAnsi="Cambria"/>
          <w:sz w:val="20"/>
          <w:szCs w:val="20"/>
        </w:rPr>
        <w:fldChar w:fldCharType="separate"/>
      </w:r>
      <w:r w:rsidRPr="0051289C">
        <w:rPr>
          <w:rFonts w:ascii="Cambria" w:hAnsi="Cambria"/>
          <w:noProof/>
          <w:sz w:val="20"/>
          <w:szCs w:val="20"/>
        </w:rPr>
        <w:t>[9]</w:t>
      </w:r>
      <w:r w:rsidRPr="0051289C">
        <w:rPr>
          <w:rFonts w:ascii="Cambria" w:hAnsi="Cambria"/>
          <w:sz w:val="20"/>
          <w:szCs w:val="20"/>
        </w:rPr>
        <w:fldChar w:fldCharType="end"/>
      </w:r>
      <w:r w:rsidRPr="0051289C">
        <w:rPr>
          <w:rFonts w:ascii="Cambria" w:hAnsi="Cambria"/>
          <w:sz w:val="20"/>
          <w:szCs w:val="20"/>
        </w:rPr>
        <w:t xml:space="preserve">. Peak 002 from the research results shows that there is a broadening of the graphite carbon crystallite (C). Peak (002) is related to the small dimensions of the crystallites which are perpendicular to the aromatic layer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32734/st.v2i1.321","ISSN":"2654-7074","abstract":"Indonesia memiliki kekayaan alam yang sangat luar biasa. Salah satu kekayaan alam Indonesia adalah bahan tambang batubara, Sawahlunto merupakan satu dari sekian banyak daerah penghasil batubara. Batubara di Sawahlunto memiliki perbedaan dari daerah lain karena memiliki kalori yang cukup tinggi dan lebih rapuh. Batubara adalah sumber energi paling melimpah dan mudah terbakar yang digunakan di seluruh dunia. Namun, karakteristik strukturalnya menciptakan persepsi bahwa batu bara hanya berguna untuk menghasilkan energi melalui pembakaran. Penelitian ini bertujuan untuk mengetahui perubahan struktur dan kristalinitas yang terjadi akibat kenaikan suhu selama proses karbonisasi, sehingga batubara dapat dimanfaatkan sebagai bahan baku pengganti grafit dalam pembuatan grafena. Karbonisasi batubara dilakukan pada suhu 400°C, 600°C, 900°C, dan 1200°C. Perubahan struktur dan kristalinitas dikarakterisasi dengan XRD. Hasil menunjukkan bahwa ada perubahan struktur dan kristalinitas seiring dengan meningkatnya suhu karbonisasi.\r  \r Indonesia has extraordinary natural resources. One of Indonesia's natural wealth is coal mining. Sawahlunto is one of the many coal producing regions. Coal in Sawahlunto is different from other regions because it has high enough calories and more brittle. Coal is the most abundant and flammable energy source used throughout the world. However, its structural characteristics create the perception that coal is only useful for producing energy through combustion. This study aimed to determine the structural changes and crystallinity that occur due to temperature increases during the carbonization process so that coal could be used as a raw material for graphite substitutes in the manufacture of graphene. Coal carbonization was carried out at 400°C, 600°C, 900°C, and 1200°C. Changes in the structure and crystallinity were characterized by XRD. The results showed that there was a change in structure and crystallinity as the carbonization temperature increased.","author":[{"dropping-particle":"","family":"Purwandari","given":"Vivi","non-dropping-particle":"","parse-names":false,"suffix":""},{"dropping-particle":"","family":"Gea","given":"Saharman","non-dropping-particle":"","parse-names":false,"suffix":""},{"dropping-particle":"","family":"Wijosentono","given":"Basuki","non-dropping-particle":"","parse-names":false,"suffix":""}],"container-title":"Talenta Conference Series: Science and Technology (ST)","id":"ITEM-1","issue":"1","issued":{"date-parts":[["2019"]]},"page":"88-91","title":"Analisa XRD Terhadap Perubahan Struktur Dan Kristalinitas Karbonisasi Batubara Sawahlunto – Sijunjung Sumatera Barat","type":"article-journal","volume":"2"},"uris":["http://www.mendeley.com/documents/?uuid=bd61d9f8-9494-42c8-a5fb-b3d66a8dc69e"]}],"mendeley":{"formattedCitation":"[32]","plainTextFormattedCitation":"[32]","previouslyFormattedCitation":"[32]"},"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2]</w:t>
      </w:r>
      <w:r w:rsidRPr="0051289C">
        <w:rPr>
          <w:rFonts w:ascii="Cambria" w:hAnsi="Cambria"/>
          <w:sz w:val="20"/>
          <w:szCs w:val="20"/>
        </w:rPr>
        <w:fldChar w:fldCharType="end"/>
      </w:r>
      <w:r w:rsidRPr="0051289C">
        <w:rPr>
          <w:rFonts w:ascii="Cambria" w:hAnsi="Cambria"/>
          <w:sz w:val="20"/>
          <w:szCs w:val="20"/>
        </w:rPr>
        <w:t xml:space="preserve">. This peak broadening can also be caused by a transition in the polymer (non-graphite) structure to a carbon crystallite graphite structure </w:t>
      </w:r>
      <w:r w:rsidRPr="0051289C">
        <w:rPr>
          <w:rFonts w:ascii="Cambria" w:hAnsi="Cambria"/>
          <w:sz w:val="20"/>
          <w:szCs w:val="20"/>
        </w:rPr>
        <w:fldChar w:fldCharType="begin" w:fldLock="1"/>
      </w:r>
      <w:r w:rsidRPr="0051289C">
        <w:rPr>
          <w:rFonts w:ascii="Cambria" w:hAnsi="Cambria"/>
          <w:sz w:val="20"/>
          <w:szCs w:val="20"/>
        </w:rPr>
        <w:instrText>ADDIN CSL_CITATION {"citationItems":[{"id":"ITEM-1","itemData":{"DOI":"10.1016/j.cej.2019.01.115","ISSN":"13858947","abstract":"In this work, activated polymer-based hard carbons (APHS) with high specific surface area and pore volume were prepared by optimizing the carbonization temperature prior to H2O activation. Structural properties were studied using Raman and X-ray diffraction. N2 adsorption–desorption isotherm characteristics at 77 K were confirmed using the Brunauer-Emmett-Teller equations. APHS were applied as an electrode for electrical double layer capacitors (EDLC). From the results, the specific surface area and total pore volume of the APHSs were determined to be 1760–2340 m2/g and 0.86–1.20 cm3/g, respectively, according to the carbonization temperature. It was revealed that the pore structure depended on the functions of crystallinity and carbonization temperature. The EDLC performance of the prepared APHS was found to be 127 F/g and 50 F/cc for APHS-7-9-4. This is 14% better performance than with commercial YP50F (95 F/g, 44 F/cc). From these results, it was confirmed that the energy storage characteristics of APHS depend strongly on the crystal size, which varies according to the initial conditions of the hard carbon production.","author":[{"dropping-particle":"","family":"Lee","given":"Hye Min","non-dropping-particle":"","parse-names":false,"suffix":""},{"dropping-particle":"","family":"Chung","given":"Dong Cheol","non-dropping-particle":"","parse-names":false,"suffix":""},{"dropping-particle":"","family":"Jung","given":"Sang Chul","non-dropping-particle":"","parse-names":false,"suffix":""},{"dropping-particle":"","family":"An","given":"Kay Hyeok","non-dropping-particle":"","parse-names":false,"suffix":""},{"dropping-particle":"","family":"Park","given":"Soo Jin","non-dropping-particle":"","parse-names":false,"suffix":""},{"dropping-particle":"","family":"Kim","given":"Byung Joo","non-dropping-particle":"","parse-names":false,"suffix":""}],"container-title":"Chemical Engineering Journal","id":"ITEM-1","issue":"January","issued":{"date-parts":[["2019"]]},"page":"120836","publisher":"Elsevier","title":"A study on pore development mechanism of activated carbons from polymeric precursor: Effects of carbonization temperature and nano crystallite formation","type":"article-journal","volume":"377"},"uris":["http://www.mendeley.com/documents/?uuid=0cfd4571-cd73-4f4f-aee6-8971da65bd12"]}],"mendeley":{"formattedCitation":"[9]","plainTextFormattedCitation":"[9]","previouslyFormattedCitation":"[9]"},"properties":{"noteIndex":0},"schema":"https://github.com/citation-style-language/schema/raw/master/csl-citation.json"}</w:instrText>
      </w:r>
      <w:r w:rsidRPr="0051289C">
        <w:rPr>
          <w:rFonts w:ascii="Cambria" w:hAnsi="Cambria"/>
          <w:sz w:val="20"/>
          <w:szCs w:val="20"/>
        </w:rPr>
        <w:fldChar w:fldCharType="separate"/>
      </w:r>
      <w:r w:rsidRPr="0051289C">
        <w:rPr>
          <w:rFonts w:ascii="Cambria" w:hAnsi="Cambria"/>
          <w:noProof/>
          <w:sz w:val="20"/>
          <w:szCs w:val="20"/>
        </w:rPr>
        <w:t>[9]</w:t>
      </w:r>
      <w:r w:rsidRPr="0051289C">
        <w:rPr>
          <w:rFonts w:ascii="Cambria" w:hAnsi="Cambria"/>
          <w:sz w:val="20"/>
          <w:szCs w:val="20"/>
        </w:rPr>
        <w:fldChar w:fldCharType="end"/>
      </w:r>
      <w:r w:rsidRPr="0051289C">
        <w:rPr>
          <w:rFonts w:ascii="Cambria" w:hAnsi="Cambria"/>
          <w:sz w:val="20"/>
          <w:szCs w:val="20"/>
        </w:rPr>
        <w:t xml:space="preserve">. </w:t>
      </w:r>
    </w:p>
    <w:p w14:paraId="7A3808DF" w14:textId="77A73D27" w:rsidR="00AC7580" w:rsidRDefault="00AC7580" w:rsidP="00AC7580">
      <w:pPr>
        <w:pStyle w:val="NormalWeb"/>
        <w:spacing w:before="0" w:beforeAutospacing="0" w:after="0" w:afterAutospacing="0" w:line="240" w:lineRule="atLeast"/>
        <w:ind w:firstLine="284"/>
        <w:jc w:val="both"/>
        <w:rPr>
          <w:rFonts w:ascii="Cambria" w:hAnsi="Cambria"/>
          <w:sz w:val="20"/>
          <w:szCs w:val="20"/>
        </w:rPr>
      </w:pPr>
      <w:r w:rsidRPr="0051289C">
        <w:rPr>
          <w:rFonts w:ascii="Cambria" w:hAnsi="Cambria"/>
          <w:sz w:val="20"/>
          <w:szCs w:val="20"/>
        </w:rPr>
        <w:t xml:space="preserve">The components in coconut shells consisting of hemicellulose, cellulose, and lignin are thermally decomposed at different temperature ranges. Therefore, after carbonization, some components have not decomposed into carbon. This is what affects the crystallinity of the resulting carbon. The remaining lignin components in the sample greatly contribute to the amorphous nature of the observed peaks </w:t>
      </w:r>
      <w:r w:rsidRPr="0051289C">
        <w:rPr>
          <w:rFonts w:ascii="Cambria" w:hAnsi="Cambria"/>
          <w:sz w:val="20"/>
          <w:szCs w:val="20"/>
        </w:rPr>
        <w:fldChar w:fldCharType="begin" w:fldLock="1"/>
      </w:r>
      <w:r w:rsidR="00CB6D6E">
        <w:rPr>
          <w:rFonts w:ascii="Cambria" w:hAnsi="Cambria"/>
          <w:sz w:val="20"/>
          <w:szCs w:val="20"/>
        </w:rPr>
        <w:instrText>ADDIN CSL_CITATION {"citationItems":[{"id":"ITEM-1","itemData":{"DOI":"10.58915/ijneam.v17i3.1130","ISSN":"22321535","abstract":"This research aims to study the impact of carbonization atmospheres (ambient and nitrogen) and temperature on the properties of the coconut shell carbon (CSC) formed. To characterize the properties of CSC, the char yield percentage was calculated. Scanning Electron Microscopy (SEM) was used to study the surface morphology of CSC while X-ray Diffraction (XRD) analysis was done to identify the degree of graphitization. The carbon formed by carbonization under the nitrogen atmosphere yields lower char percentages compared to the ambient atmosphere. When the carbonization temperature elevated, both atmospheres produced a lower char yield percentage. This result is aligned with the SEM analysis where more and larger pores were observed from the carbon produced at higher temperatures and the result was further enhanced under a nitrogen atmosphere. It was found that the char yield of CSC decreased from 20.9% to 11.4% when the carbonization temperature increased from 400°C to 1000°C under the ambient atmosphere. More significant changes were formed through the carbonization process under the nitrogen atmosphere (from 18.3% to 6.03%). Pores formed when the volatile materials are released due to the elevated carbonization temperature, resulting in a reduction in total weight thus, the char yield percentage. From the XRD, all CSC produced from both atmospheres with varying temperatures poses an amorphous XRD pattern. However, the right shifted peak and the presence of an additional peak of ~40° suggest that under different temperatures and atmospheres, the crystallinity of the CSC produced was affected. This research provides insight for optimizing CSC production in the future to enhance the application of CSC.","author":[{"dropping-particle":"","family":"Yap","given":"Yee Wen","non-dropping-particle":"","parse-names":false,"suffix":""},{"dropping-particle":"","family":"Bakar","given":"Nurul Najiha Abu","non-dropping-particle":"","parse-names":false,"suffix":""},{"dropping-particle":"","family":"Mahmed","given":"Norsuria","non-dropping-particle":"","parse-names":false,"suffix":""},{"dropping-particle":"","family":"Salimi","given":"Midhat Nabil Ahmad","non-dropping-particle":"","parse-names":false,"suffix":""},{"dropping-particle":"","family":"Zailan","given":"Siti Norsaffirah","non-dropping-particle":"","parse-names":false,"suffix":""},{"dropping-particle":"","family":"Osman","given":"Azlin Fazlina","non-dropping-particle":"","parse-names":false,"suffix":""},{"dropping-particle":"","family":"Razak","given":"Kamrosni Abdul","non-dropping-particle":"","parse-names":false,"suffix":""},{"dropping-particle":"","family":"Rahim","given":"Shayfull Zamree Abd","non-dropping-particle":"","parse-names":false,"suffix":""},{"dropping-particle":"","family":"Yunus","given":"Mohd Yusry Mohamad","non-dropping-particle":"","parse-names":false,"suffix":""}],"container-title":"International Journal of Nanoelectronics and Materials","id":"ITEM-1","issue":"3","issued":{"date-parts":[["2024"]]},"page":"381-387","title":"Influence of Carbonization Conditions and Temperature Variations on the Characteristics of Coconut Shell Carbon","type":"article-journal","volume":"17"},"uris":["http://www.mendeley.com/documents/?uuid=cdb2f871-a081-47ba-9065-16ea7f718d9a"]}],"mendeley":{"formattedCitation":"[33]","plainTextFormattedCitation":"[33]","previouslyFormattedCitation":"[33]"},"properties":{"noteIndex":0},"schema":"https://github.com/citation-style-language/schema/raw/master/csl-citation.json"}</w:instrText>
      </w:r>
      <w:r w:rsidRPr="0051289C">
        <w:rPr>
          <w:rFonts w:ascii="Cambria" w:hAnsi="Cambria"/>
          <w:sz w:val="20"/>
          <w:szCs w:val="20"/>
        </w:rPr>
        <w:fldChar w:fldCharType="separate"/>
      </w:r>
      <w:r w:rsidR="00CB6D6E" w:rsidRPr="00CB6D6E">
        <w:rPr>
          <w:rFonts w:ascii="Cambria" w:hAnsi="Cambria"/>
          <w:noProof/>
          <w:sz w:val="20"/>
          <w:szCs w:val="20"/>
        </w:rPr>
        <w:t>[33]</w:t>
      </w:r>
      <w:r w:rsidRPr="0051289C">
        <w:rPr>
          <w:rFonts w:ascii="Cambria" w:hAnsi="Cambria"/>
          <w:sz w:val="20"/>
          <w:szCs w:val="20"/>
        </w:rPr>
        <w:fldChar w:fldCharType="end"/>
      </w:r>
      <w:r w:rsidRPr="0051289C">
        <w:rPr>
          <w:rFonts w:ascii="Cambria" w:hAnsi="Cambria"/>
          <w:sz w:val="20"/>
          <w:szCs w:val="20"/>
        </w:rPr>
        <w:t>. Therefore, in this study, the XRD peaks of carbon were produced which maintained the broad amorphous peaks.</w:t>
      </w:r>
    </w:p>
    <w:p w14:paraId="25493713" w14:textId="502AF452" w:rsidR="00AC7580" w:rsidRDefault="00AC7580" w:rsidP="00AC7580">
      <w:pPr>
        <w:pStyle w:val="ListParagraph"/>
        <w:spacing w:after="0" w:line="240" w:lineRule="auto"/>
        <w:ind w:left="0" w:firstLine="284"/>
        <w:jc w:val="both"/>
        <w:rPr>
          <w:rFonts w:ascii="Cambria" w:hAnsi="Cambria" w:cs="Times New Roman"/>
          <w:sz w:val="20"/>
          <w:szCs w:val="20"/>
        </w:rPr>
      </w:pPr>
      <w:r w:rsidRPr="008D1F73">
        <w:rPr>
          <w:rFonts w:ascii="Cambria" w:hAnsi="Cambria" w:cs="Times New Roman"/>
          <w:sz w:val="20"/>
          <w:szCs w:val="20"/>
        </w:rPr>
        <w:t xml:space="preserve">The broad peak between 20°-30° indicates the presence of amorphous carbon in the sample, which indicates that the carbonization temperature used may not be sufficient to induce crystallization of </w:t>
      </w:r>
      <w:r w:rsidRPr="008D1F73">
        <w:rPr>
          <w:rFonts w:ascii="Cambria" w:hAnsi="Cambria" w:cs="Times New Roman"/>
          <w:sz w:val="20"/>
          <w:szCs w:val="20"/>
        </w:rPr>
        <w:lastRenderedPageBreak/>
        <w:t xml:space="preserve">amorphous carbon or produce graphitic carbon structure. This indicates that lower crystallinity is formed due to the absence of nitrogen gas during carbonization </w:t>
      </w:r>
      <w:r w:rsidRPr="008D1F73">
        <w:rPr>
          <w:rFonts w:ascii="Cambria" w:hAnsi="Cambria" w:cs="Times New Roman"/>
          <w:sz w:val="20"/>
          <w:szCs w:val="20"/>
        </w:rPr>
        <w:fldChar w:fldCharType="begin" w:fldLock="1"/>
      </w:r>
      <w:r w:rsidR="00CB6D6E">
        <w:rPr>
          <w:rFonts w:ascii="Cambria" w:hAnsi="Cambria" w:cs="Times New Roman"/>
          <w:sz w:val="20"/>
          <w:szCs w:val="20"/>
        </w:rPr>
        <w:instrText>ADDIN CSL_CITATION {"citationItems":[{"id":"ITEM-1","itemData":{"DOI":"10.58915/ijneam.v17i3.1130","ISSN":"22321535","abstract":"This research aims to study the impact of carbonization atmospheres (ambient and nitrogen) and temperature on the properties of the coconut shell carbon (CSC) formed. To characterize the properties of CSC, the char yield percentage was calculated. Scanning Electron Microscopy (SEM) was used to study the surface morphology of CSC while X-ray Diffraction (XRD) analysis was done to identify the degree of graphitization. The carbon formed by carbonization under the nitrogen atmosphere yields lower char percentages compared to the ambient atmosphere. When the carbonization temperature elevated, both atmospheres produced a lower char yield percentage. This result is aligned with the SEM analysis where more and larger pores were observed from the carbon produced at higher temperatures and the result was further enhanced under a nitrogen atmosphere. It was found that the char yield of CSC decreased from 20.9% to 11.4% when the carbonization temperature increased from 400°C to 1000°C under the ambient atmosphere. More significant changes were formed through the carbonization process under the nitrogen atmosphere (from 18.3% to 6.03%). Pores formed when the volatile materials are released due to the elevated carbonization temperature, resulting in a reduction in total weight thus, the char yield percentage. From the XRD, all CSC produced from both atmospheres with varying temperatures poses an amorphous XRD pattern. However, the right shifted peak and the presence of an additional peak of ~40° suggest that under different temperatures and atmospheres, the crystallinity of the CSC produced was affected. This research provides insight for optimizing CSC production in the future to enhance the application of CSC.","author":[{"dropping-particle":"","family":"Yap","given":"Yee Wen","non-dropping-particle":"","parse-names":false,"suffix":""},{"dropping-particle":"","family":"Bakar","given":"Nurul Najiha Abu","non-dropping-particle":"","parse-names":false,"suffix":""},{"dropping-particle":"","family":"Mahmed","given":"Norsuria","non-dropping-particle":"","parse-names":false,"suffix":""},{"dropping-particle":"","family":"Salimi","given":"Midhat Nabil Ahmad","non-dropping-particle":"","parse-names":false,"suffix":""},{"dropping-particle":"","family":"Zailan","given":"Siti Norsaffirah","non-dropping-particle":"","parse-names":false,"suffix":""},{"dropping-particle":"","family":"Osman","given":"Azlin Fazlina","non-dropping-particle":"","parse-names":false,"suffix":""},{"dropping-particle":"","family":"Razak","given":"Kamrosni Abdul","non-dropping-particle":"","parse-names":false,"suffix":""},{"dropping-particle":"","family":"Rahim","given":"Shayfull Zamree Abd","non-dropping-particle":"","parse-names":false,"suffix":""},{"dropping-particle":"","family":"Yunus","given":"Mohd Yusry Mohamad","non-dropping-particle":"","parse-names":false,"suffix":""}],"container-title":"International Journal of Nanoelectronics and Materials","id":"ITEM-1","issue":"3","issued":{"date-parts":[["2024"]]},"page":"381-387","title":"Influence of Carbonization Conditions and Temperature Variations on the Characteristics of Coconut Shell Carbon","type":"article-journal","volume":"17"},"uris":["http://www.mendeley.com/documents/?uuid=cdb2f871-a081-47ba-9065-16ea7f718d9a"]}],"mendeley":{"formattedCitation":"[33]","plainTextFormattedCitation":"[33]","previouslyFormattedCitation":"[33]"},"properties":{"noteIndex":0},"schema":"https://github.com/citation-style-language/schema/raw/master/csl-citation.json"}</w:instrText>
      </w:r>
      <w:r w:rsidRPr="008D1F73">
        <w:rPr>
          <w:rFonts w:ascii="Cambria" w:hAnsi="Cambria" w:cs="Times New Roman"/>
          <w:sz w:val="20"/>
          <w:szCs w:val="20"/>
        </w:rPr>
        <w:fldChar w:fldCharType="separate"/>
      </w:r>
      <w:r w:rsidR="00CB6D6E" w:rsidRPr="00CB6D6E">
        <w:rPr>
          <w:rFonts w:ascii="Cambria" w:hAnsi="Cambria" w:cs="Times New Roman"/>
          <w:noProof/>
          <w:sz w:val="20"/>
          <w:szCs w:val="20"/>
        </w:rPr>
        <w:t>[33]</w:t>
      </w:r>
      <w:r w:rsidRPr="008D1F73">
        <w:rPr>
          <w:rFonts w:ascii="Cambria" w:hAnsi="Cambria" w:cs="Times New Roman"/>
          <w:sz w:val="20"/>
          <w:szCs w:val="20"/>
        </w:rPr>
        <w:fldChar w:fldCharType="end"/>
      </w:r>
      <w:r w:rsidRPr="008D1F73">
        <w:rPr>
          <w:rFonts w:ascii="Cambria" w:hAnsi="Cambria" w:cs="Times New Roman"/>
          <w:sz w:val="20"/>
          <w:szCs w:val="20"/>
        </w:rPr>
        <w:t xml:space="preserve">. At the wide peak between 40°-50°, as in table 3, it can be seen that as the carbonization temperature increases, the peak intensity becomes higher, marked by the high FWHM value. This situation indicates that there may be a change in the amorphous carbon structure as a function of temperature. The weak peak at an angle of 40° can be referred to as a characteristic reflection originating from the (100) plane in disordered carbon materials </w:t>
      </w:r>
      <w:r w:rsidRPr="008D1F73">
        <w:rPr>
          <w:rFonts w:ascii="Cambria" w:hAnsi="Cambria" w:cs="Times New Roman"/>
          <w:sz w:val="20"/>
          <w:szCs w:val="20"/>
        </w:rPr>
        <w:fldChar w:fldCharType="begin" w:fldLock="1"/>
      </w:r>
      <w:r w:rsidR="00CB6D6E">
        <w:rPr>
          <w:rFonts w:ascii="Cambria" w:hAnsi="Cambria" w:cs="Times New Roman"/>
          <w:sz w:val="20"/>
          <w:szCs w:val="20"/>
        </w:rPr>
        <w:instrText>ADDIN CSL_CITATION {"citationItems":[{"id":"ITEM-1","itemData":{"DOI":"10.58915/ijneam.v17i3.1130","ISSN":"22321535","abstract":"This research aims to study the impact of carbonization atmospheres (ambient and nitrogen) and temperature on the properties of the coconut shell carbon (CSC) formed. To characterize the properties of CSC, the char yield percentage was calculated. Scanning Electron Microscopy (SEM) was used to study the surface morphology of CSC while X-ray Diffraction (XRD) analysis was done to identify the degree of graphitization. The carbon formed by carbonization under the nitrogen atmosphere yields lower char percentages compared to the ambient atmosphere. When the carbonization temperature elevated, both atmospheres produced a lower char yield percentage. This result is aligned with the SEM analysis where more and larger pores were observed from the carbon produced at higher temperatures and the result was further enhanced under a nitrogen atmosphere. It was found that the char yield of CSC decreased from 20.9% to 11.4% when the carbonization temperature increased from 400°C to 1000°C under the ambient atmosphere. More significant changes were formed through the carbonization process under the nitrogen atmosphere (from 18.3% to 6.03%). Pores formed when the volatile materials are released due to the elevated carbonization temperature, resulting in a reduction in total weight thus, the char yield percentage. From the XRD, all CSC produced from both atmospheres with varying temperatures poses an amorphous XRD pattern. However, the right shifted peak and the presence of an additional peak of ~40° suggest that under different temperatures and atmospheres, the crystallinity of the CSC produced was affected. This research provides insight for optimizing CSC production in the future to enhance the application of CSC.","author":[{"dropping-particle":"","family":"Yap","given":"Yee Wen","non-dropping-particle":"","parse-names":false,"suffix":""},{"dropping-particle":"","family":"Bakar","given":"Nurul Najiha Abu","non-dropping-particle":"","parse-names":false,"suffix":""},{"dropping-particle":"","family":"Mahmed","given":"Norsuria","non-dropping-particle":"","parse-names":false,"suffix":""},{"dropping-particle":"","family":"Salimi","given":"Midhat Nabil Ahmad","non-dropping-particle":"","parse-names":false,"suffix":""},{"dropping-particle":"","family":"Zailan","given":"Siti Norsaffirah","non-dropping-particle":"","parse-names":false,"suffix":""},{"dropping-particle":"","family":"Osman","given":"Azlin Fazlina","non-dropping-particle":"","parse-names":false,"suffix":""},{"dropping-particle":"","family":"Razak","given":"Kamrosni Abdul","non-dropping-particle":"","parse-names":false,"suffix":""},{"dropping-particle":"","family":"Rahim","given":"Shayfull Zamree Abd","non-dropping-particle":"","parse-names":false,"suffix":""},{"dropping-particle":"","family":"Yunus","given":"Mohd Yusry Mohamad","non-dropping-particle":"","parse-names":false,"suffix":""}],"container-title":"International Journal of Nanoelectronics and Materials","id":"ITEM-1","issue":"3","issued":{"date-parts":[["2024"]]},"page":"381-387","title":"Influence of Carbonization Conditions and Temperature Variations on the Characteristics of Coconut Shell Carbon","type":"article-journal","volume":"17"},"uris":["http://www.mendeley.com/documents/?uuid=cdb2f871-a081-47ba-9065-16ea7f718d9a"]}],"mendeley":{"formattedCitation":"[33]","plainTextFormattedCitation":"[33]","previouslyFormattedCitation":"[33]"},"properties":{"noteIndex":0},"schema":"https://github.com/citation-style-language/schema/raw/master/csl-citation.json"}</w:instrText>
      </w:r>
      <w:r w:rsidRPr="008D1F73">
        <w:rPr>
          <w:rFonts w:ascii="Cambria" w:hAnsi="Cambria" w:cs="Times New Roman"/>
          <w:sz w:val="20"/>
          <w:szCs w:val="20"/>
        </w:rPr>
        <w:fldChar w:fldCharType="separate"/>
      </w:r>
      <w:r w:rsidR="00CB6D6E" w:rsidRPr="00CB6D6E">
        <w:rPr>
          <w:rFonts w:ascii="Cambria" w:hAnsi="Cambria" w:cs="Times New Roman"/>
          <w:noProof/>
          <w:sz w:val="20"/>
          <w:szCs w:val="20"/>
        </w:rPr>
        <w:t>[33]</w:t>
      </w:r>
      <w:r w:rsidRPr="008D1F73">
        <w:rPr>
          <w:rFonts w:ascii="Cambria" w:hAnsi="Cambria" w:cs="Times New Roman"/>
          <w:sz w:val="20"/>
          <w:szCs w:val="20"/>
        </w:rPr>
        <w:fldChar w:fldCharType="end"/>
      </w:r>
      <w:r w:rsidRPr="008D1F73">
        <w:rPr>
          <w:rFonts w:ascii="Cambria" w:hAnsi="Cambria" w:cs="Times New Roman"/>
          <w:sz w:val="20"/>
          <w:szCs w:val="20"/>
        </w:rPr>
        <w:t xml:space="preserve">. </w:t>
      </w:r>
    </w:p>
    <w:p w14:paraId="2023F1EC" w14:textId="77777777" w:rsidR="00AC7580" w:rsidRPr="008D1F73" w:rsidRDefault="00AC7580" w:rsidP="00AC7580">
      <w:pPr>
        <w:pStyle w:val="ListParagraph"/>
        <w:spacing w:after="0" w:line="240" w:lineRule="auto"/>
        <w:ind w:left="0" w:firstLine="284"/>
        <w:jc w:val="both"/>
        <w:rPr>
          <w:rFonts w:ascii="Cambria" w:hAnsi="Cambria" w:cs="Times New Roman"/>
          <w:sz w:val="20"/>
          <w:szCs w:val="20"/>
        </w:rPr>
      </w:pPr>
    </w:p>
    <w:p w14:paraId="642618B5" w14:textId="77777777" w:rsidR="002E1D7C" w:rsidRPr="008D1F73" w:rsidRDefault="002E1D7C" w:rsidP="008D1F73">
      <w:pPr>
        <w:pStyle w:val="Caption"/>
        <w:jc w:val="both"/>
        <w:rPr>
          <w:rFonts w:ascii="Cambria" w:hAnsi="Cambria" w:cs="Times New Roman"/>
          <w:color w:val="000000" w:themeColor="text1"/>
        </w:rPr>
      </w:pPr>
      <w:bookmarkStart w:id="1" w:name="_Toc181113244"/>
      <w:proofErr w:type="spellStart"/>
      <w:r w:rsidRPr="008D1F73">
        <w:rPr>
          <w:rFonts w:ascii="Cambria" w:hAnsi="Cambria" w:cs="Times New Roman"/>
          <w:color w:val="000000" w:themeColor="text1"/>
        </w:rPr>
        <w:t>Tabel</w:t>
      </w:r>
      <w:proofErr w:type="spellEnd"/>
      <w:r w:rsidRPr="008D1F73">
        <w:rPr>
          <w:rFonts w:ascii="Cambria" w:hAnsi="Cambria" w:cs="Times New Roman"/>
          <w:color w:val="000000" w:themeColor="text1"/>
        </w:rPr>
        <w:t xml:space="preserve"> </w:t>
      </w:r>
      <w:bookmarkEnd w:id="1"/>
      <w:r w:rsidRPr="008D1F73">
        <w:rPr>
          <w:rFonts w:ascii="Cambria" w:hAnsi="Cambria" w:cs="Times New Roman"/>
          <w:color w:val="000000" w:themeColor="text1"/>
        </w:rPr>
        <w:t>3. Crystallinity of coconut shell activated carbon variation of carbonization temperature</w:t>
      </w:r>
    </w:p>
    <w:tbl>
      <w:tblPr>
        <w:tblStyle w:val="PlainTable2"/>
        <w:tblW w:w="4395" w:type="dxa"/>
        <w:jc w:val="center"/>
        <w:tblLayout w:type="fixed"/>
        <w:tblLook w:val="04A0" w:firstRow="1" w:lastRow="0" w:firstColumn="1" w:lastColumn="0" w:noHBand="0" w:noVBand="1"/>
      </w:tblPr>
      <w:tblGrid>
        <w:gridCol w:w="850"/>
        <w:gridCol w:w="710"/>
        <w:gridCol w:w="850"/>
        <w:gridCol w:w="1134"/>
        <w:gridCol w:w="851"/>
      </w:tblGrid>
      <w:tr w:rsidR="00AC7580" w:rsidRPr="00AC7580" w14:paraId="58B72232" w14:textId="77777777" w:rsidTr="00AC7580">
        <w:trPr>
          <w:cnfStyle w:val="100000000000" w:firstRow="1" w:lastRow="0" w:firstColumn="0" w:lastColumn="0" w:oddVBand="0" w:evenVBand="0" w:oddHBand="0" w:evenHBand="0" w:firstRowFirstColumn="0" w:firstRowLastColumn="0" w:lastRowFirstColumn="0" w:lastRowLastColumn="0"/>
          <w:trHeight w:val="1075"/>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248ED1AA" w14:textId="01BC5255" w:rsidR="00AC7580" w:rsidRPr="00AC7580" w:rsidRDefault="00AC7580" w:rsidP="008D1F73">
            <w:pPr>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Sample</w:t>
            </w:r>
          </w:p>
        </w:tc>
        <w:tc>
          <w:tcPr>
            <w:tcW w:w="710" w:type="dxa"/>
            <w:hideMark/>
          </w:tcPr>
          <w:p w14:paraId="160E2E8B" w14:textId="4FC88AED" w:rsidR="00AC7580" w:rsidRPr="00AC7580" w:rsidRDefault="00AC7580" w:rsidP="008D1F73">
            <w:pP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2θ</w:t>
            </w:r>
          </w:p>
        </w:tc>
        <w:tc>
          <w:tcPr>
            <w:tcW w:w="850" w:type="dxa"/>
            <w:hideMark/>
          </w:tcPr>
          <w:p w14:paraId="391C3E6C" w14:textId="54BB4B45" w:rsidR="00AC7580" w:rsidRPr="00AC7580" w:rsidRDefault="00AC7580" w:rsidP="008D1F73">
            <w:pP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FWHM</w:t>
            </w:r>
          </w:p>
        </w:tc>
        <w:tc>
          <w:tcPr>
            <w:tcW w:w="1134" w:type="dxa"/>
            <w:hideMark/>
          </w:tcPr>
          <w:p w14:paraId="0B938A5B" w14:textId="25B02E63" w:rsidR="00AC7580" w:rsidRPr="00AC7580" w:rsidRDefault="00AC7580" w:rsidP="008D1F73">
            <w:pP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total area of crystalline peak</w:t>
            </w:r>
          </w:p>
        </w:tc>
        <w:tc>
          <w:tcPr>
            <w:tcW w:w="851" w:type="dxa"/>
            <w:hideMark/>
          </w:tcPr>
          <w:p w14:paraId="5829DAAE" w14:textId="28E7B475" w:rsidR="00AC7580" w:rsidRPr="00AC7580" w:rsidRDefault="00AC7580" w:rsidP="008D1F73">
            <w:pP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 xml:space="preserve">% </w:t>
            </w:r>
            <w:proofErr w:type="gramStart"/>
            <w:r w:rsidRPr="00AC7580">
              <w:rPr>
                <w:rFonts w:ascii="Cambria" w:hAnsi="Cambria"/>
                <w:b w:val="0"/>
                <w:bCs w:val="0"/>
                <w:sz w:val="18"/>
                <w:szCs w:val="18"/>
              </w:rPr>
              <w:t>index</w:t>
            </w:r>
            <w:proofErr w:type="gramEnd"/>
            <w:r w:rsidRPr="00AC7580">
              <w:rPr>
                <w:rFonts w:ascii="Cambria" w:hAnsi="Cambria"/>
                <w:b w:val="0"/>
                <w:bCs w:val="0"/>
                <w:sz w:val="18"/>
                <w:szCs w:val="18"/>
              </w:rPr>
              <w:t xml:space="preserve"> crystallinity</w:t>
            </w:r>
          </w:p>
        </w:tc>
      </w:tr>
      <w:tr w:rsidR="00AC7580" w:rsidRPr="00AC7580" w14:paraId="0F9D1B3F" w14:textId="77777777" w:rsidTr="00AC758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val="restart"/>
            <w:hideMark/>
          </w:tcPr>
          <w:p w14:paraId="2CF69D01" w14:textId="77777777" w:rsidR="00AC7580" w:rsidRPr="00AC7580" w:rsidRDefault="00AC7580" w:rsidP="008D1F73">
            <w:pPr>
              <w:jc w:val="center"/>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KA400</w:t>
            </w:r>
          </w:p>
          <w:p w14:paraId="04A7C1F7" w14:textId="5D5BFC9B" w:rsidR="00AC7580" w:rsidRPr="00AC7580" w:rsidRDefault="00AC7580" w:rsidP="008D1F73">
            <w:pPr>
              <w:jc w:val="center"/>
              <w:rPr>
                <w:rFonts w:ascii="Cambria" w:eastAsia="Times New Roman" w:hAnsi="Cambria" w:cs="Times New Roman"/>
                <w:b w:val="0"/>
                <w:bCs w:val="0"/>
                <w:color w:val="000000"/>
                <w:sz w:val="18"/>
                <w:szCs w:val="18"/>
                <w:lang w:val="en-ID" w:eastAsia="en-ID"/>
              </w:rPr>
            </w:pPr>
          </w:p>
        </w:tc>
        <w:tc>
          <w:tcPr>
            <w:tcW w:w="710" w:type="dxa"/>
            <w:hideMark/>
          </w:tcPr>
          <w:p w14:paraId="32C8E67D" w14:textId="5D32B2E0"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24,73</w:t>
            </w:r>
          </w:p>
        </w:tc>
        <w:tc>
          <w:tcPr>
            <w:tcW w:w="850" w:type="dxa"/>
            <w:hideMark/>
          </w:tcPr>
          <w:p w14:paraId="603F275E" w14:textId="4AE5A44B"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13,53</w:t>
            </w:r>
          </w:p>
        </w:tc>
        <w:tc>
          <w:tcPr>
            <w:tcW w:w="1134" w:type="dxa"/>
            <w:hideMark/>
          </w:tcPr>
          <w:p w14:paraId="71D638CE" w14:textId="3B70F318"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16304,15</w:t>
            </w:r>
          </w:p>
        </w:tc>
        <w:tc>
          <w:tcPr>
            <w:tcW w:w="851" w:type="dxa"/>
            <w:vMerge w:val="restart"/>
            <w:hideMark/>
          </w:tcPr>
          <w:p w14:paraId="39F55209" w14:textId="77777777"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49,64</w:t>
            </w:r>
          </w:p>
          <w:p w14:paraId="4E182700" w14:textId="23B38B57"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p>
        </w:tc>
      </w:tr>
      <w:tr w:rsidR="00AC7580" w:rsidRPr="00AC7580" w14:paraId="1C21C3EC" w14:textId="77777777" w:rsidTr="00AC7580">
        <w:trPr>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hideMark/>
          </w:tcPr>
          <w:p w14:paraId="192AF71D" w14:textId="77777777" w:rsidR="00AC7580" w:rsidRPr="00AC7580" w:rsidRDefault="00AC7580" w:rsidP="008D1F73">
            <w:pPr>
              <w:rPr>
                <w:rFonts w:ascii="Cambria" w:eastAsia="Times New Roman" w:hAnsi="Cambria" w:cs="Times New Roman"/>
                <w:b w:val="0"/>
                <w:bCs w:val="0"/>
                <w:color w:val="000000"/>
                <w:sz w:val="18"/>
                <w:szCs w:val="18"/>
                <w:lang w:val="en-ID" w:eastAsia="en-ID"/>
              </w:rPr>
            </w:pPr>
          </w:p>
        </w:tc>
        <w:tc>
          <w:tcPr>
            <w:tcW w:w="710" w:type="dxa"/>
            <w:hideMark/>
          </w:tcPr>
          <w:p w14:paraId="2056C1FE" w14:textId="5A80F94D"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44,67</w:t>
            </w:r>
          </w:p>
        </w:tc>
        <w:tc>
          <w:tcPr>
            <w:tcW w:w="850" w:type="dxa"/>
            <w:hideMark/>
          </w:tcPr>
          <w:p w14:paraId="3B5CF86D" w14:textId="2179023A"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0,84</w:t>
            </w:r>
          </w:p>
        </w:tc>
        <w:tc>
          <w:tcPr>
            <w:tcW w:w="1134" w:type="dxa"/>
            <w:hideMark/>
          </w:tcPr>
          <w:p w14:paraId="78B34E8D" w14:textId="3C5E0578"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371,06</w:t>
            </w:r>
          </w:p>
        </w:tc>
        <w:tc>
          <w:tcPr>
            <w:tcW w:w="851" w:type="dxa"/>
            <w:vMerge/>
            <w:hideMark/>
          </w:tcPr>
          <w:p w14:paraId="5F069F7F" w14:textId="77777777" w:rsidR="00AC7580" w:rsidRPr="00AC7580" w:rsidRDefault="00AC7580" w:rsidP="008D1F73">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p>
        </w:tc>
      </w:tr>
      <w:tr w:rsidR="00AC7580" w:rsidRPr="00AC7580" w14:paraId="29E5D528" w14:textId="77777777" w:rsidTr="00AC758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val="restart"/>
            <w:hideMark/>
          </w:tcPr>
          <w:p w14:paraId="40A98E3F" w14:textId="77777777" w:rsidR="00AC7580" w:rsidRPr="00AC7580" w:rsidRDefault="00AC7580" w:rsidP="008D1F73">
            <w:pPr>
              <w:jc w:val="center"/>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KA500</w:t>
            </w:r>
          </w:p>
          <w:p w14:paraId="56660714" w14:textId="6F057D6C" w:rsidR="00AC7580" w:rsidRPr="00AC7580" w:rsidRDefault="00AC7580" w:rsidP="008D1F73">
            <w:pPr>
              <w:jc w:val="center"/>
              <w:rPr>
                <w:rFonts w:ascii="Cambria" w:eastAsia="Times New Roman" w:hAnsi="Cambria" w:cs="Times New Roman"/>
                <w:b w:val="0"/>
                <w:bCs w:val="0"/>
                <w:color w:val="000000"/>
                <w:sz w:val="18"/>
                <w:szCs w:val="18"/>
                <w:lang w:val="en-ID" w:eastAsia="en-ID"/>
              </w:rPr>
            </w:pPr>
          </w:p>
        </w:tc>
        <w:tc>
          <w:tcPr>
            <w:tcW w:w="710" w:type="dxa"/>
            <w:hideMark/>
          </w:tcPr>
          <w:p w14:paraId="232A7C02" w14:textId="37ED4DF5"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24,07</w:t>
            </w:r>
          </w:p>
        </w:tc>
        <w:tc>
          <w:tcPr>
            <w:tcW w:w="850" w:type="dxa"/>
            <w:hideMark/>
          </w:tcPr>
          <w:p w14:paraId="2FE4283A" w14:textId="673FE38D"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12,78</w:t>
            </w:r>
          </w:p>
        </w:tc>
        <w:tc>
          <w:tcPr>
            <w:tcW w:w="1134" w:type="dxa"/>
            <w:hideMark/>
          </w:tcPr>
          <w:p w14:paraId="5EE80831" w14:textId="1C974866"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21545,04</w:t>
            </w:r>
          </w:p>
        </w:tc>
        <w:tc>
          <w:tcPr>
            <w:tcW w:w="851" w:type="dxa"/>
            <w:vMerge w:val="restart"/>
            <w:hideMark/>
          </w:tcPr>
          <w:p w14:paraId="479A7BC8" w14:textId="77777777"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72,76</w:t>
            </w:r>
          </w:p>
          <w:p w14:paraId="3F834473" w14:textId="5324D8B5"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p>
        </w:tc>
      </w:tr>
      <w:tr w:rsidR="00AC7580" w:rsidRPr="00AC7580" w14:paraId="7E1056E4" w14:textId="77777777" w:rsidTr="00AC7580">
        <w:trPr>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hideMark/>
          </w:tcPr>
          <w:p w14:paraId="712F3027" w14:textId="77777777" w:rsidR="00AC7580" w:rsidRPr="00AC7580" w:rsidRDefault="00AC7580" w:rsidP="008D1F73">
            <w:pPr>
              <w:rPr>
                <w:rFonts w:ascii="Cambria" w:eastAsia="Times New Roman" w:hAnsi="Cambria" w:cs="Times New Roman"/>
                <w:b w:val="0"/>
                <w:bCs w:val="0"/>
                <w:color w:val="000000"/>
                <w:sz w:val="18"/>
                <w:szCs w:val="18"/>
                <w:lang w:val="en-ID" w:eastAsia="en-ID"/>
              </w:rPr>
            </w:pPr>
          </w:p>
        </w:tc>
        <w:tc>
          <w:tcPr>
            <w:tcW w:w="710" w:type="dxa"/>
            <w:hideMark/>
          </w:tcPr>
          <w:p w14:paraId="3A573317" w14:textId="26B28B8E"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44,73</w:t>
            </w:r>
          </w:p>
        </w:tc>
        <w:tc>
          <w:tcPr>
            <w:tcW w:w="850" w:type="dxa"/>
            <w:hideMark/>
          </w:tcPr>
          <w:p w14:paraId="3E4FDAFD" w14:textId="6AF8B827"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9,31</w:t>
            </w:r>
          </w:p>
        </w:tc>
        <w:tc>
          <w:tcPr>
            <w:tcW w:w="1134" w:type="dxa"/>
            <w:hideMark/>
          </w:tcPr>
          <w:p w14:paraId="1890E964" w14:textId="1FCE1929"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5944,17</w:t>
            </w:r>
          </w:p>
        </w:tc>
        <w:tc>
          <w:tcPr>
            <w:tcW w:w="851" w:type="dxa"/>
            <w:vMerge/>
            <w:hideMark/>
          </w:tcPr>
          <w:p w14:paraId="2BF200AA" w14:textId="77777777" w:rsidR="00AC7580" w:rsidRPr="00AC7580" w:rsidRDefault="00AC7580" w:rsidP="008D1F73">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p>
        </w:tc>
      </w:tr>
      <w:tr w:rsidR="00AC7580" w:rsidRPr="00AC7580" w14:paraId="00117E64" w14:textId="77777777" w:rsidTr="00AC758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val="restart"/>
            <w:hideMark/>
          </w:tcPr>
          <w:p w14:paraId="479F506E" w14:textId="77777777" w:rsidR="00AC7580" w:rsidRPr="00AC7580" w:rsidRDefault="00AC7580" w:rsidP="008D1F73">
            <w:pPr>
              <w:jc w:val="center"/>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KA600</w:t>
            </w:r>
          </w:p>
          <w:p w14:paraId="53E26090" w14:textId="75187DCE" w:rsidR="00AC7580" w:rsidRPr="00AC7580" w:rsidRDefault="00AC7580" w:rsidP="008D1F73">
            <w:pPr>
              <w:jc w:val="center"/>
              <w:rPr>
                <w:rFonts w:ascii="Cambria" w:eastAsia="Times New Roman" w:hAnsi="Cambria" w:cs="Times New Roman"/>
                <w:b w:val="0"/>
                <w:bCs w:val="0"/>
                <w:color w:val="000000"/>
                <w:sz w:val="18"/>
                <w:szCs w:val="18"/>
                <w:lang w:val="en-ID" w:eastAsia="en-ID"/>
              </w:rPr>
            </w:pPr>
          </w:p>
        </w:tc>
        <w:tc>
          <w:tcPr>
            <w:tcW w:w="710" w:type="dxa"/>
            <w:hideMark/>
          </w:tcPr>
          <w:p w14:paraId="2E9F5858" w14:textId="7D919DF9"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24,47</w:t>
            </w:r>
          </w:p>
        </w:tc>
        <w:tc>
          <w:tcPr>
            <w:tcW w:w="850" w:type="dxa"/>
            <w:hideMark/>
          </w:tcPr>
          <w:p w14:paraId="320CEE41" w14:textId="2D31B53F"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14,60</w:t>
            </w:r>
          </w:p>
        </w:tc>
        <w:tc>
          <w:tcPr>
            <w:tcW w:w="1134" w:type="dxa"/>
            <w:hideMark/>
          </w:tcPr>
          <w:p w14:paraId="351CF5A0" w14:textId="79C35D4D"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25956,85</w:t>
            </w:r>
          </w:p>
        </w:tc>
        <w:tc>
          <w:tcPr>
            <w:tcW w:w="851" w:type="dxa"/>
            <w:vMerge w:val="restart"/>
            <w:hideMark/>
          </w:tcPr>
          <w:p w14:paraId="249C121A" w14:textId="77777777"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79,51</w:t>
            </w:r>
          </w:p>
          <w:p w14:paraId="4EA737B8" w14:textId="5C1ECC9A"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p>
        </w:tc>
      </w:tr>
      <w:tr w:rsidR="00AC7580" w:rsidRPr="00AC7580" w14:paraId="28CEA115" w14:textId="77777777" w:rsidTr="00AC7580">
        <w:trPr>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hideMark/>
          </w:tcPr>
          <w:p w14:paraId="3A2A6F10" w14:textId="77777777" w:rsidR="00AC7580" w:rsidRPr="00AC7580" w:rsidRDefault="00AC7580" w:rsidP="008D1F73">
            <w:pPr>
              <w:rPr>
                <w:rFonts w:ascii="Cambria" w:eastAsia="Times New Roman" w:hAnsi="Cambria" w:cs="Times New Roman"/>
                <w:b w:val="0"/>
                <w:bCs w:val="0"/>
                <w:color w:val="000000"/>
                <w:sz w:val="18"/>
                <w:szCs w:val="18"/>
                <w:lang w:val="en-ID" w:eastAsia="en-ID"/>
              </w:rPr>
            </w:pPr>
          </w:p>
        </w:tc>
        <w:tc>
          <w:tcPr>
            <w:tcW w:w="710" w:type="dxa"/>
            <w:hideMark/>
          </w:tcPr>
          <w:p w14:paraId="08F37D27" w14:textId="5A5AB259"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44,71</w:t>
            </w:r>
          </w:p>
        </w:tc>
        <w:tc>
          <w:tcPr>
            <w:tcW w:w="850" w:type="dxa"/>
            <w:hideMark/>
          </w:tcPr>
          <w:p w14:paraId="0014F519" w14:textId="0F44AE65"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9,53</w:t>
            </w:r>
          </w:p>
        </w:tc>
        <w:tc>
          <w:tcPr>
            <w:tcW w:w="1134" w:type="dxa"/>
            <w:hideMark/>
          </w:tcPr>
          <w:p w14:paraId="3F0B6ED6" w14:textId="1B95856E"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6583,57</w:t>
            </w:r>
          </w:p>
        </w:tc>
        <w:tc>
          <w:tcPr>
            <w:tcW w:w="851" w:type="dxa"/>
            <w:vMerge/>
            <w:hideMark/>
          </w:tcPr>
          <w:p w14:paraId="297FD9AE" w14:textId="77777777" w:rsidR="00AC7580" w:rsidRPr="00AC7580" w:rsidRDefault="00AC7580" w:rsidP="008D1F73">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p>
        </w:tc>
      </w:tr>
      <w:tr w:rsidR="00AC7580" w:rsidRPr="00AC7580" w14:paraId="1956E54F" w14:textId="77777777" w:rsidTr="00AC758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val="restart"/>
            <w:hideMark/>
          </w:tcPr>
          <w:p w14:paraId="4F8FAF76" w14:textId="77777777" w:rsidR="00AC7580" w:rsidRPr="00AC7580" w:rsidRDefault="00AC7580" w:rsidP="008D1F73">
            <w:pPr>
              <w:jc w:val="center"/>
              <w:rPr>
                <w:rFonts w:ascii="Cambria" w:eastAsia="Times New Roman" w:hAnsi="Cambria" w:cs="Times New Roman"/>
                <w:b w:val="0"/>
                <w:bCs w:val="0"/>
                <w:color w:val="000000"/>
                <w:sz w:val="18"/>
                <w:szCs w:val="18"/>
                <w:lang w:val="en-ID" w:eastAsia="en-ID"/>
              </w:rPr>
            </w:pPr>
            <w:r w:rsidRPr="00AC7580">
              <w:rPr>
                <w:rFonts w:ascii="Cambria" w:hAnsi="Cambria"/>
                <w:b w:val="0"/>
                <w:bCs w:val="0"/>
                <w:sz w:val="18"/>
                <w:szCs w:val="18"/>
              </w:rPr>
              <w:t>KA700</w:t>
            </w:r>
          </w:p>
          <w:p w14:paraId="1A06774D" w14:textId="02A358BB" w:rsidR="00AC7580" w:rsidRPr="00AC7580" w:rsidRDefault="00AC7580" w:rsidP="008D1F73">
            <w:pPr>
              <w:jc w:val="center"/>
              <w:rPr>
                <w:rFonts w:ascii="Cambria" w:eastAsia="Times New Roman" w:hAnsi="Cambria" w:cs="Times New Roman"/>
                <w:b w:val="0"/>
                <w:bCs w:val="0"/>
                <w:color w:val="000000"/>
                <w:sz w:val="18"/>
                <w:szCs w:val="18"/>
                <w:lang w:val="en-ID" w:eastAsia="en-ID"/>
              </w:rPr>
            </w:pPr>
          </w:p>
        </w:tc>
        <w:tc>
          <w:tcPr>
            <w:tcW w:w="710" w:type="dxa"/>
            <w:hideMark/>
          </w:tcPr>
          <w:p w14:paraId="051B8231" w14:textId="21058CC2"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24,19</w:t>
            </w:r>
          </w:p>
        </w:tc>
        <w:tc>
          <w:tcPr>
            <w:tcW w:w="850" w:type="dxa"/>
            <w:hideMark/>
          </w:tcPr>
          <w:p w14:paraId="0B5E54A4" w14:textId="266F9E05"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14,77</w:t>
            </w:r>
          </w:p>
        </w:tc>
        <w:tc>
          <w:tcPr>
            <w:tcW w:w="1134" w:type="dxa"/>
            <w:hideMark/>
          </w:tcPr>
          <w:p w14:paraId="3CE1CBF4" w14:textId="6A972764" w:rsidR="00AC7580" w:rsidRPr="00AC7580" w:rsidRDefault="00AC7580" w:rsidP="008D1F73">
            <w:pPr>
              <w:jc w:val="right"/>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25679,79</w:t>
            </w:r>
          </w:p>
        </w:tc>
        <w:tc>
          <w:tcPr>
            <w:tcW w:w="851" w:type="dxa"/>
            <w:vMerge w:val="restart"/>
            <w:hideMark/>
          </w:tcPr>
          <w:p w14:paraId="73CB8D6F" w14:textId="77777777"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83,14</w:t>
            </w:r>
          </w:p>
          <w:p w14:paraId="46C5478E" w14:textId="475DC7EC" w:rsidR="00AC7580" w:rsidRPr="00AC7580" w:rsidRDefault="00AC7580" w:rsidP="008D1F73">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18"/>
                <w:szCs w:val="18"/>
                <w:lang w:val="en-ID" w:eastAsia="en-ID"/>
              </w:rPr>
            </w:pPr>
          </w:p>
        </w:tc>
      </w:tr>
      <w:tr w:rsidR="00AC7580" w:rsidRPr="00AC7580" w14:paraId="3E6D6FFA" w14:textId="77777777" w:rsidTr="00AC7580">
        <w:trPr>
          <w:trHeight w:val="290"/>
          <w:jc w:val="center"/>
        </w:trPr>
        <w:tc>
          <w:tcPr>
            <w:cnfStyle w:val="001000000000" w:firstRow="0" w:lastRow="0" w:firstColumn="1" w:lastColumn="0" w:oddVBand="0" w:evenVBand="0" w:oddHBand="0" w:evenHBand="0" w:firstRowFirstColumn="0" w:firstRowLastColumn="0" w:lastRowFirstColumn="0" w:lastRowLastColumn="0"/>
            <w:tcW w:w="850" w:type="dxa"/>
            <w:vMerge/>
            <w:hideMark/>
          </w:tcPr>
          <w:p w14:paraId="35A7CF8E" w14:textId="77777777" w:rsidR="00AC7580" w:rsidRPr="00AC7580" w:rsidRDefault="00AC7580" w:rsidP="008D1F73">
            <w:pPr>
              <w:rPr>
                <w:rFonts w:ascii="Cambria" w:eastAsia="Times New Roman" w:hAnsi="Cambria" w:cs="Times New Roman"/>
                <w:b w:val="0"/>
                <w:bCs w:val="0"/>
                <w:color w:val="000000"/>
                <w:sz w:val="18"/>
                <w:szCs w:val="18"/>
                <w:lang w:val="en-ID" w:eastAsia="en-ID"/>
              </w:rPr>
            </w:pPr>
          </w:p>
        </w:tc>
        <w:tc>
          <w:tcPr>
            <w:tcW w:w="710" w:type="dxa"/>
            <w:hideMark/>
          </w:tcPr>
          <w:p w14:paraId="01D25BD9" w14:textId="1AD1B32A"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44,47</w:t>
            </w:r>
          </w:p>
        </w:tc>
        <w:tc>
          <w:tcPr>
            <w:tcW w:w="850" w:type="dxa"/>
            <w:hideMark/>
          </w:tcPr>
          <w:p w14:paraId="7E1A3E76" w14:textId="30C08143"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8,08</w:t>
            </w:r>
          </w:p>
        </w:tc>
        <w:tc>
          <w:tcPr>
            <w:tcW w:w="1134" w:type="dxa"/>
            <w:hideMark/>
          </w:tcPr>
          <w:p w14:paraId="4FDB42A2" w14:textId="7B546DC3" w:rsidR="00AC7580" w:rsidRPr="00AC7580" w:rsidRDefault="00AC7580" w:rsidP="008D1F73">
            <w:pPr>
              <w:jc w:val="right"/>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r w:rsidRPr="00AC7580">
              <w:rPr>
                <w:rFonts w:ascii="Cambria" w:hAnsi="Cambria"/>
                <w:sz w:val="18"/>
                <w:szCs w:val="18"/>
              </w:rPr>
              <w:t>8321,58</w:t>
            </w:r>
          </w:p>
        </w:tc>
        <w:tc>
          <w:tcPr>
            <w:tcW w:w="851" w:type="dxa"/>
            <w:vMerge/>
            <w:hideMark/>
          </w:tcPr>
          <w:p w14:paraId="4CCBB862" w14:textId="77777777" w:rsidR="00AC7580" w:rsidRPr="00AC7580" w:rsidRDefault="00AC7580" w:rsidP="008D1F73">
            <w:pP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18"/>
                <w:szCs w:val="18"/>
                <w:lang w:val="en-ID" w:eastAsia="en-ID"/>
              </w:rPr>
            </w:pPr>
          </w:p>
        </w:tc>
      </w:tr>
    </w:tbl>
    <w:p w14:paraId="518CA0F8" w14:textId="77777777" w:rsidR="00AC7580" w:rsidRDefault="00AC7580" w:rsidP="008D1F73">
      <w:pPr>
        <w:ind w:right="20" w:firstLine="284"/>
        <w:jc w:val="both"/>
        <w:rPr>
          <w:rFonts w:ascii="Cambria" w:hAnsi="Cambria"/>
          <w:sz w:val="20"/>
          <w:szCs w:val="20"/>
        </w:rPr>
      </w:pPr>
    </w:p>
    <w:p w14:paraId="180B82AD" w14:textId="769DDCCA" w:rsidR="00F90DE6" w:rsidRDefault="002E1D7C" w:rsidP="008D1F73">
      <w:pPr>
        <w:ind w:right="20" w:firstLine="284"/>
        <w:jc w:val="both"/>
        <w:rPr>
          <w:rFonts w:ascii="Cambria" w:hAnsi="Cambria"/>
          <w:sz w:val="20"/>
          <w:szCs w:val="20"/>
        </w:rPr>
      </w:pPr>
      <w:r w:rsidRPr="008D1F73">
        <w:rPr>
          <w:rFonts w:ascii="Cambria" w:hAnsi="Cambria"/>
          <w:sz w:val="20"/>
          <w:szCs w:val="20"/>
        </w:rPr>
        <w:t xml:space="preserve">In this case, according to table 3, it can be seen that the % level of crystallinity index increases with increasing carbonization temperature. This increase in intensity indicates that it has a layered structure of aromatic graphite carbon structure with better crystallinity </w:t>
      </w:r>
      <w:r w:rsidRPr="008D1F73">
        <w:rPr>
          <w:rFonts w:ascii="Cambria" w:hAnsi="Cambria"/>
          <w:sz w:val="20"/>
          <w:szCs w:val="20"/>
        </w:rPr>
        <w:fldChar w:fldCharType="begin" w:fldLock="1"/>
      </w:r>
      <w:r w:rsidR="00CB6D6E">
        <w:rPr>
          <w:rFonts w:ascii="Cambria" w:hAnsi="Cambria"/>
          <w:sz w:val="20"/>
          <w:szCs w:val="20"/>
        </w:rPr>
        <w:instrText>ADDIN CSL_CITATION {"citationItems":[{"id":"ITEM-1","itemData":{"DOI":"10.32734/st.v2i1.321","ISSN":"2654-7074","abstract":"Indonesia memiliki kekayaan alam yang sangat luar biasa. Salah satu kekayaan alam Indonesia adalah bahan tambang batubara, Sawahlunto merupakan satu dari sekian banyak daerah penghasil batubara. Batubara di Sawahlunto memiliki perbedaan dari daerah lain karena memiliki kalori yang cukup tinggi dan lebih rapuh. Batubara adalah sumber energi paling melimpah dan mudah terbakar yang digunakan di seluruh dunia. Namun, karakteristik strukturalnya menciptakan persepsi bahwa batu bara hanya berguna untuk menghasilkan energi melalui pembakaran. Penelitian ini bertujuan untuk mengetahui perubahan struktur dan kristalinitas yang terjadi akibat kenaikan suhu selama proses karbonisasi, sehingga batubara dapat dimanfaatkan sebagai bahan baku pengganti grafit dalam pembuatan grafena. Karbonisasi batubara dilakukan pada suhu 400°C, 600°C, 900°C, dan 1200°C. Perubahan struktur dan kristalinitas dikarakterisasi dengan XRD. Hasil menunjukkan bahwa ada perubahan struktur dan kristalinitas seiring dengan meningkatnya suhu karbonisasi.\r  \r Indonesia has extraordinary natural resources. One of Indonesia's natural wealth is coal mining. Sawahlunto is one of the many coal producing regions. Coal in Sawahlunto is different from other regions because it has high enough calories and more brittle. Coal is the most abundant and flammable energy source used throughout the world. However, its structural characteristics create the perception that coal is only useful for producing energy through combustion. This study aimed to determine the structural changes and crystallinity that occur due to temperature increases during the carbonization process so that coal could be used as a raw material for graphite substitutes in the manufacture of graphene. Coal carbonization was carried out at 400°C, 600°C, 900°C, and 1200°C. Changes in the structure and crystallinity were characterized by XRD. The results showed that there was a change in structure and crystallinity as the carbonization temperature increased.","author":[{"dropping-particle":"","family":"Purwandari","given":"Vivi","non-dropping-particle":"","parse-names":false,"suffix":""},{"dropping-particle":"","family":"Gea","given":"Saharman","non-dropping-particle":"","parse-names":false,"suffix":""},{"dropping-particle":"","family":"Wijosentono","given":"Basuki","non-dropping-particle":"","parse-names":false,"suffix":""}],"container-title":"Talenta Conference Series: Science and Technology (ST)","id":"ITEM-1","issue":"1","issued":{"date-parts":[["2019"]]},"page":"88-91","title":"Analisa XRD Terhadap Perubahan Struktur Dan Kristalinitas Karbonisasi Batubara Sawahlunto – Sijunjung Sumatera Barat","type":"article-journal","volume":"2"},"uris":["http://www.mendeley.com/documents/?uuid=bd61d9f8-9494-42c8-a5fb-b3d66a8dc69e"]}],"mendeley":{"formattedCitation":"[32]","plainTextFormattedCitation":"[32]","previouslyFormattedCitation":"[32]"},"properties":{"noteIndex":0},"schema":"https://github.com/citation-style-language/schema/raw/master/csl-citation.json"}</w:instrText>
      </w:r>
      <w:r w:rsidRPr="008D1F73">
        <w:rPr>
          <w:rFonts w:ascii="Cambria" w:hAnsi="Cambria"/>
          <w:sz w:val="20"/>
          <w:szCs w:val="20"/>
        </w:rPr>
        <w:fldChar w:fldCharType="separate"/>
      </w:r>
      <w:r w:rsidR="00CB6D6E" w:rsidRPr="00CB6D6E">
        <w:rPr>
          <w:rFonts w:ascii="Cambria" w:hAnsi="Cambria"/>
          <w:noProof/>
          <w:sz w:val="20"/>
          <w:szCs w:val="20"/>
        </w:rPr>
        <w:t>[32]</w:t>
      </w:r>
      <w:r w:rsidRPr="008D1F73">
        <w:rPr>
          <w:rFonts w:ascii="Cambria" w:hAnsi="Cambria"/>
          <w:sz w:val="20"/>
          <w:szCs w:val="20"/>
        </w:rPr>
        <w:fldChar w:fldCharType="end"/>
      </w:r>
      <w:r w:rsidRPr="008D1F73">
        <w:rPr>
          <w:rFonts w:ascii="Cambria" w:hAnsi="Cambria"/>
          <w:sz w:val="20"/>
          <w:szCs w:val="20"/>
        </w:rPr>
        <w:t xml:space="preserve">. At a carbonization temperature of 400°C, a graphite carbon crystal structure with a crystallinity index of 49% has begun to form, then the graphite crystal structure grows with increasing carbonization temperature. The highest crystallinity of 83% was obtained with a carbonization temperature of 700℃, marked by an increase in peak intensity by forming a sharper curve, thus increasing the FWHM value and increasing its crystallinity </w:t>
      </w:r>
      <w:r w:rsidRPr="008D1F73">
        <w:rPr>
          <w:rFonts w:ascii="Cambria" w:hAnsi="Cambria"/>
          <w:sz w:val="20"/>
          <w:szCs w:val="20"/>
        </w:rPr>
        <w:fldChar w:fldCharType="begin" w:fldLock="1"/>
      </w:r>
      <w:r w:rsidRPr="008D1F73">
        <w:rPr>
          <w:rFonts w:ascii="Cambria" w:hAnsi="Cambria"/>
          <w:sz w:val="20"/>
          <w:szCs w:val="20"/>
        </w:rPr>
        <w:instrText>ADDIN CSL_CITATION {"citationItems":[{"id":"ITEM-1","itemData":{"DOI":"10.1016/j.cej.2019.01.115","ISSN":"13858947","abstract":"In this work, activated polymer-based hard carbons (APHS) with high specific surface area and pore volume were prepared by optimizing the carbonization temperature prior to H2O activation. Structural properties were studied using Raman and X-ray diffraction. N2 adsorption–desorption isotherm characteristics at 77 K were confirmed using the Brunauer-Emmett-Teller equations. APHS were applied as an electrode for electrical double layer capacitors (EDLC). From the results, the specific surface area and total pore volume of the APHSs were determined to be 1760–2340 m2/g and 0.86–1.20 cm3/g, respectively, according to the carbonization temperature. It was revealed that the pore structure depended on the functions of crystallinity and carbonization temperature. The EDLC performance of the prepared APHS was found to be 127 F/g and 50 F/cc for APHS-7-9-4. This is 14% better performance than with commercial YP50F (95 F/g, 44 F/cc). From these results, it was confirmed that the energy storage characteristics of APHS depend strongly on the crystal size, which varies according to the initial conditions of the hard carbon production.","author":[{"dropping-particle":"","family":"Lee","given":"Hye Min","non-dropping-particle":"","parse-names":false,"suffix":""},{"dropping-particle":"","family":"Chung","given":"Dong Cheol","non-dropping-particle":"","parse-names":false,"suffix":""},{"dropping-particle":"","family":"Jung","given":"Sang Chul","non-dropping-particle":"","parse-names":false,"suffix":""},{"dropping-particle":"","family":"An","given":"Kay Hyeok","non-dropping-particle":"","parse-names":false,"suffix":""},{"dropping-particle":"","family":"Park","given":"Soo Jin","non-dropping-particle":"","parse-names":false,"suffix":""},{"dropping-particle":"","family":"Kim","given":"Byung Joo","non-dropping-particle":"","parse-names":false,"suffix":""}],"container-title":"Chemical Engineering Journal","id":"ITEM-1","issue":"January","issued":{"date-parts":[["2019"]]},"page":"120836","publisher":"Elsevier","title":"A study on pore development mechanism of activated carbons from polymeric precursor: Effects of carbonization temperature and nano crystallite formation","type":"article-journal","volume":"377"},"uris":["http://www.mendeley.com/documents/?uuid=0cfd4571-cd73-4f4f-aee6-8971da65bd12"]}],"mendeley":{"formattedCitation":"[9]","plainTextFormattedCitation":"[9]","previouslyFormattedCitation":"[9]"},"properties":{"noteIndex":0},"schema":"https://github.com/citation-style-language/schema/raw/master/csl-citation.json"}</w:instrText>
      </w:r>
      <w:r w:rsidRPr="008D1F73">
        <w:rPr>
          <w:rFonts w:ascii="Cambria" w:hAnsi="Cambria"/>
          <w:sz w:val="20"/>
          <w:szCs w:val="20"/>
        </w:rPr>
        <w:fldChar w:fldCharType="separate"/>
      </w:r>
      <w:r w:rsidRPr="008D1F73">
        <w:rPr>
          <w:rFonts w:ascii="Cambria" w:hAnsi="Cambria"/>
          <w:noProof/>
          <w:sz w:val="20"/>
          <w:szCs w:val="20"/>
        </w:rPr>
        <w:t>[9]</w:t>
      </w:r>
      <w:r w:rsidRPr="008D1F73">
        <w:rPr>
          <w:rFonts w:ascii="Cambria" w:hAnsi="Cambria"/>
          <w:sz w:val="20"/>
          <w:szCs w:val="20"/>
        </w:rPr>
        <w:fldChar w:fldCharType="end"/>
      </w:r>
      <w:r w:rsidRPr="008D1F73">
        <w:rPr>
          <w:rFonts w:ascii="Cambria" w:hAnsi="Cambria"/>
          <w:sz w:val="20"/>
          <w:szCs w:val="20"/>
        </w:rPr>
        <w:t xml:space="preserve">. </w:t>
      </w:r>
    </w:p>
    <w:p w14:paraId="10BF4105" w14:textId="12C2CD10" w:rsidR="00F90DE6" w:rsidRDefault="00F90DE6" w:rsidP="00F90DE6">
      <w:pPr>
        <w:ind w:right="20"/>
        <w:jc w:val="both"/>
        <w:rPr>
          <w:rFonts w:ascii="Cambria" w:hAnsi="Cambria"/>
          <w:sz w:val="20"/>
          <w:szCs w:val="20"/>
        </w:rPr>
      </w:pPr>
      <w:r>
        <w:rPr>
          <w:rFonts w:ascii="Cambria" w:hAnsi="Cambria"/>
          <w:noProof/>
          <w:sz w:val="20"/>
          <w:szCs w:val="20"/>
        </w:rPr>
        <mc:AlternateContent>
          <mc:Choice Requires="wpc">
            <w:drawing>
              <wp:inline distT="0" distB="0" distL="0" distR="0" wp14:anchorId="56418B3E" wp14:editId="7DA67360">
                <wp:extent cx="3118485" cy="2813050"/>
                <wp:effectExtent l="0" t="0" r="5715" b="6350"/>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1" name="Picture 41"/>
                          <pic:cNvPicPr/>
                        </pic:nvPicPr>
                        <pic:blipFill>
                          <a:blip r:embed="rId22"/>
                          <a:stretch>
                            <a:fillRect/>
                          </a:stretch>
                        </pic:blipFill>
                        <pic:spPr>
                          <a:xfrm>
                            <a:off x="0" y="0"/>
                            <a:ext cx="2927350" cy="2203450"/>
                          </a:xfrm>
                          <a:prstGeom prst="rect">
                            <a:avLst/>
                          </a:prstGeom>
                        </pic:spPr>
                      </pic:pic>
                      <wps:wsp>
                        <wps:cNvPr id="39" name="Text Box 39"/>
                        <wps:cNvSpPr txBox="1"/>
                        <wps:spPr>
                          <a:xfrm>
                            <a:off x="133350" y="2343150"/>
                            <a:ext cx="2712085" cy="469900"/>
                          </a:xfrm>
                          <a:prstGeom prst="rect">
                            <a:avLst/>
                          </a:prstGeom>
                          <a:solidFill>
                            <a:schemeClr val="lt1"/>
                          </a:solidFill>
                          <a:ln w="6350">
                            <a:noFill/>
                          </a:ln>
                        </wps:spPr>
                        <wps:txbx>
                          <w:txbxContent>
                            <w:p w14:paraId="0C581CB6" w14:textId="281BC2B2" w:rsidR="00F90DE6" w:rsidRPr="00F90DE6" w:rsidRDefault="00F90DE6" w:rsidP="00F90DE6">
                              <w:pPr>
                                <w:jc w:val="both"/>
                                <w:rPr>
                                  <w:rFonts w:ascii="Cambria" w:hAnsi="Cambria"/>
                                  <w:sz w:val="18"/>
                                  <w:szCs w:val="18"/>
                                </w:rPr>
                              </w:pPr>
                              <w:r w:rsidRPr="00F90DE6">
                                <w:rPr>
                                  <w:rFonts w:ascii="Cambria" w:hAnsi="Cambria"/>
                                  <w:color w:val="000000" w:themeColor="text1"/>
                                  <w:sz w:val="18"/>
                                  <w:szCs w:val="18"/>
                                </w:rPr>
                                <w:t>Figure 3. XRD pattern of active carbon coconut shel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6418B3E" id="Canvas 36" o:spid="_x0000_s1045" editas="canvas" style="width:245.55pt;height:221.5pt;mso-position-horizontal-relative:char;mso-position-vertical-relative:line" coordsize="31184,28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">
                <v:shape id="_x0000_s1046" type="#_x0000_t75" style="position:absolute;width:31184;height:28130;visibility:visible;mso-wrap-style:square" filled="t">
                  <v:fill o:detectmouseclick="t"/>
                  <v:path o:connecttype="none"/>
                </v:shape>
                <v:shape id="Picture 41" o:spid="_x0000_s1047" type="#_x0000_t75" style="position:absolute;width:29273;height:22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">
                  <v:imagedata r:id="rId23" o:title=""/>
                </v:shape>
                <v:shape id="Text Box 39" o:spid="_x0000_s1048" type="#_x0000_t202" style="position:absolute;left:1333;top:23431;width:27121;height:46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" fillcolor="white [3201]" stroked="f" strokeweight=".5pt">
                  <v:textbox>
                    <w:txbxContent>
                      <w:p w14:paraId="0C581CB6" w14:textId="281BC2B2" w:rsidR="00F90DE6" w:rsidRPr="00F90DE6" w:rsidRDefault="00F90DE6" w:rsidP="00F90DE6">
                        <w:pPr>
                          <w:jc w:val="both"/>
                          <w:rPr>
                            <w:rFonts w:ascii="Cambria" w:hAnsi="Cambria"/>
                            <w:sz w:val="18"/>
                            <w:szCs w:val="18"/>
                          </w:rPr>
                        </w:pPr>
                        <w:r w:rsidRPr="00F90DE6">
                          <w:rPr>
                            <w:rFonts w:ascii="Cambria" w:hAnsi="Cambria"/>
                            <w:color w:val="000000" w:themeColor="text1"/>
                            <w:sz w:val="18"/>
                            <w:szCs w:val="18"/>
                          </w:rPr>
                          <w:t>Figure 3. XRD pattern of active carbon coconut shell</w:t>
                        </w:r>
                      </w:p>
                    </w:txbxContent>
                  </v:textbox>
                </v:shape>
                <w10:anchorlock/>
              </v:group>
            </w:pict>
          </mc:Fallback>
        </mc:AlternateContent>
      </w:r>
    </w:p>
    <w:p w14:paraId="22D92BD4" w14:textId="03029224" w:rsidR="009311FE" w:rsidRPr="008D1F73" w:rsidRDefault="002E1D7C" w:rsidP="008D1F73">
      <w:pPr>
        <w:ind w:right="20" w:firstLine="284"/>
        <w:jc w:val="both"/>
        <w:rPr>
          <w:rFonts w:ascii="Cambria" w:eastAsia="Cambria" w:hAnsi="Cambria" w:cs="Cambria"/>
          <w:sz w:val="20"/>
          <w:szCs w:val="20"/>
          <w:u w:val="single"/>
        </w:rPr>
      </w:pPr>
      <w:r w:rsidRPr="008D1F73">
        <w:rPr>
          <w:rFonts w:ascii="Cambria" w:hAnsi="Cambria"/>
          <w:sz w:val="20"/>
          <w:szCs w:val="20"/>
        </w:rPr>
        <w:t xml:space="preserve">At higher carbonization temperatures, carbon materials tend to achieve higher crystallization rates. Increased thermal energy leads to further enhanced reactions because more energy is available to support </w:t>
      </w:r>
      <w:r w:rsidRPr="008D1F73">
        <w:rPr>
          <w:rFonts w:ascii="Cambria" w:hAnsi="Cambria"/>
          <w:sz w:val="20"/>
          <w:szCs w:val="20"/>
        </w:rPr>
        <w:t xml:space="preserve">the breaking and formation of new chemical bonds. For this reason, structural changes in amorphous coconut shell carbon as carbonization temperatures are increased result in higher crystallization rates </w:t>
      </w:r>
      <w:r w:rsidRPr="008D1F73">
        <w:rPr>
          <w:rFonts w:ascii="Cambria" w:hAnsi="Cambria"/>
          <w:sz w:val="20"/>
          <w:szCs w:val="20"/>
        </w:rPr>
        <w:fldChar w:fldCharType="begin" w:fldLock="1"/>
      </w:r>
      <w:r w:rsidR="00CB6D6E">
        <w:rPr>
          <w:rFonts w:ascii="Cambria" w:hAnsi="Cambria"/>
          <w:sz w:val="20"/>
          <w:szCs w:val="20"/>
        </w:rPr>
        <w:instrText>ADDIN CSL_CITATION {"citationItems":[{"id":"ITEM-1","itemData":{"DOI":"10.58915/ijneam.v17i3.1130","ISSN":"22321535","abstract":"This research aims to study the impact of carbonization atmospheres (ambient and nitrogen) and temperature on the properties of the coconut shell carbon (CSC) formed. To characterize the properties of CSC, the char yield percentage was calculated. Scanning Electron Microscopy (SEM) was used to study the surface morphology of CSC while X-ray Diffraction (XRD) analysis was done to identify the degree of graphitization. The carbon formed by carbonization under the nitrogen atmosphere yields lower char percentages compared to the ambient atmosphere. When the carbonization temperature elevated, both atmospheres produced a lower char yield percentage. This result is aligned with the SEM analysis where more and larger pores were observed from the carbon produced at higher temperatures and the result was further enhanced under a nitrogen atmosphere. It was found that the char yield of CSC decreased from 20.9% to 11.4% when the carbonization temperature increased from 400°C to 1000°C under the ambient atmosphere. More significant changes were formed through the carbonization process under the nitrogen atmosphere (from 18.3% to 6.03%). Pores formed when the volatile materials are released due to the elevated carbonization temperature, resulting in a reduction in total weight thus, the char yield percentage. From the XRD, all CSC produced from both atmospheres with varying temperatures poses an amorphous XRD pattern. However, the right shifted peak and the presence of an additional peak of ~40° suggest that under different temperatures and atmospheres, the crystallinity of the CSC produced was affected. This research provides insight for optimizing CSC production in the future to enhance the application of CSC.","author":[{"dropping-particle":"","family":"Yap","given":"Yee Wen","non-dropping-particle":"","parse-names":false,"suffix":""},{"dropping-particle":"","family":"Bakar","given":"Nurul Najiha Abu","non-dropping-particle":"","parse-names":false,"suffix":""},{"dropping-particle":"","family":"Mahmed","given":"Norsuria","non-dropping-particle":"","parse-names":false,"suffix":""},{"dropping-particle":"","family":"Salimi","given":"Midhat Nabil Ahmad","non-dropping-particle":"","parse-names":false,"suffix":""},{"dropping-particle":"","family":"Zailan","given":"Siti Norsaffirah","non-dropping-particle":"","parse-names":false,"suffix":""},{"dropping-particle":"","family":"Osman","given":"Azlin Fazlina","non-dropping-particle":"","parse-names":false,"suffix":""},{"dropping-particle":"","family":"Razak","given":"Kamrosni Abdul","non-dropping-particle":"","parse-names":false,"suffix":""},{"dropping-particle":"","family":"Rahim","given":"Shayfull Zamree Abd","non-dropping-particle":"","parse-names":false,"suffix":""},{"dropping-particle":"","family":"Yunus","given":"Mohd Yusry Mohamad","non-dropping-particle":"","parse-names":false,"suffix":""}],"container-title":"International Journal of Nanoelectronics and Materials","id":"ITEM-1","issue":"3","issued":{"date-parts":[["2024"]]},"page":"381-387","title":"Influence of Carbonization Conditions and Temperature Variations on the Characteristics of Coconut Shell Carbon","type":"article-journal","volume":"17"},"uris":["http://www.mendeley.com/documents/?uuid=cdb2f871-a081-47ba-9065-16ea7f718d9a"]}],"mendeley":{"formattedCitation":"[33]","plainTextFormattedCitation":"[33]","previouslyFormattedCitation":"[33]"},"properties":{"noteIndex":0},"schema":"https://github.com/citation-style-language/schema/raw/master/csl-citation.json"}</w:instrText>
      </w:r>
      <w:r w:rsidRPr="008D1F73">
        <w:rPr>
          <w:rFonts w:ascii="Cambria" w:hAnsi="Cambria"/>
          <w:sz w:val="20"/>
          <w:szCs w:val="20"/>
        </w:rPr>
        <w:fldChar w:fldCharType="separate"/>
      </w:r>
      <w:r w:rsidR="00CB6D6E" w:rsidRPr="00CB6D6E">
        <w:rPr>
          <w:rFonts w:ascii="Cambria" w:hAnsi="Cambria"/>
          <w:noProof/>
          <w:sz w:val="20"/>
          <w:szCs w:val="20"/>
        </w:rPr>
        <w:t>[33]</w:t>
      </w:r>
      <w:r w:rsidRPr="008D1F73">
        <w:rPr>
          <w:rFonts w:ascii="Cambria" w:hAnsi="Cambria"/>
          <w:sz w:val="20"/>
          <w:szCs w:val="20"/>
        </w:rPr>
        <w:fldChar w:fldCharType="end"/>
      </w:r>
      <w:r w:rsidRPr="008D1F73">
        <w:rPr>
          <w:rFonts w:ascii="Cambria" w:hAnsi="Cambria"/>
          <w:sz w:val="20"/>
          <w:szCs w:val="20"/>
        </w:rPr>
        <w:t xml:space="preserve">. In general, as the carbonization temperature increases, the resulting graphite carbon crystal structure grows. This shows that coconut shells contain cellulose, where cellulose has a crystalline structure. This crystalline nature is very beneficial in the manufacture of activated carbon because the ideal carbon structure generally has a relatively large degree of crystallinity </w:t>
      </w:r>
      <w:r w:rsidRPr="008D1F73">
        <w:rPr>
          <w:rFonts w:ascii="Cambria" w:hAnsi="Cambria"/>
          <w:sz w:val="20"/>
          <w:szCs w:val="20"/>
        </w:rPr>
        <w:fldChar w:fldCharType="begin" w:fldLock="1"/>
      </w:r>
      <w:r w:rsidR="00CB6D6E">
        <w:rPr>
          <w:rFonts w:ascii="Cambria" w:hAnsi="Cambria"/>
          <w:sz w:val="20"/>
          <w:szCs w:val="20"/>
        </w:rPr>
        <w:instrText>ADDIN CSL_CITATION {"citationItems":[{"id":"ITEM-1","itemData":{"author":[{"dropping-particle":"","family":"Pari","given":"Gustan","non-dropping-particle":"","parse-names":false,"suffix":""}],"container-title":"Jurnal Penelitian Hasil Hutan","id":"ITEM-1","issue":"002","issued":{"date-parts":[["2011"]]},"page":"33-45","title":"PENGARUH SELULOSA TERHADAP STRUKTURKARBON ARANG BAGIAN I: PENGARUH SUHU KARBONISASI","type":"article-journal","volume":"29"},"uris":["http://www.mendeley.com/documents/?uuid=226b581c-f7f6-4cd3-9b1d-4d36da39ac88"]}],"mendeley":{"formattedCitation":"[34]","plainTextFormattedCitation":"[34]","previouslyFormattedCitation":"[34]"},"properties":{"noteIndex":0},"schema":"https://github.com/citation-style-language/schema/raw/master/csl-citation.json"}</w:instrText>
      </w:r>
      <w:r w:rsidRPr="008D1F73">
        <w:rPr>
          <w:rFonts w:ascii="Cambria" w:hAnsi="Cambria"/>
          <w:sz w:val="20"/>
          <w:szCs w:val="20"/>
        </w:rPr>
        <w:fldChar w:fldCharType="separate"/>
      </w:r>
      <w:r w:rsidR="00CB6D6E" w:rsidRPr="00CB6D6E">
        <w:rPr>
          <w:rFonts w:ascii="Cambria" w:hAnsi="Cambria"/>
          <w:noProof/>
          <w:sz w:val="20"/>
          <w:szCs w:val="20"/>
        </w:rPr>
        <w:t>[34]</w:t>
      </w:r>
      <w:r w:rsidRPr="008D1F73">
        <w:rPr>
          <w:rFonts w:ascii="Cambria" w:hAnsi="Cambria"/>
          <w:sz w:val="20"/>
          <w:szCs w:val="20"/>
        </w:rPr>
        <w:fldChar w:fldCharType="end"/>
      </w:r>
      <w:r w:rsidRPr="008D1F73">
        <w:rPr>
          <w:rFonts w:ascii="Cambria" w:hAnsi="Cambria"/>
          <w:sz w:val="20"/>
          <w:szCs w:val="20"/>
        </w:rPr>
        <w:t>.</w:t>
      </w:r>
    </w:p>
    <w:p w14:paraId="727C7792" w14:textId="77777777" w:rsidR="001402E9" w:rsidRDefault="001402E9">
      <w:pPr>
        <w:spacing w:line="198" w:lineRule="exact"/>
        <w:rPr>
          <w:sz w:val="24"/>
          <w:szCs w:val="24"/>
        </w:rPr>
      </w:pPr>
    </w:p>
    <w:p w14:paraId="2C0409D0" w14:textId="70E668B6" w:rsidR="001402E9" w:rsidRDefault="00F90DE6">
      <w:pPr>
        <w:ind w:left="4"/>
        <w:rPr>
          <w:sz w:val="20"/>
          <w:szCs w:val="20"/>
        </w:rPr>
      </w:pPr>
      <w:r>
        <w:rPr>
          <w:rFonts w:ascii="Cambria" w:eastAsia="Cambria" w:hAnsi="Cambria" w:cs="Cambria"/>
          <w:b/>
          <w:bCs/>
          <w:sz w:val="20"/>
          <w:szCs w:val="20"/>
        </w:rPr>
        <w:t>4</w:t>
      </w:r>
      <w:r w:rsidR="0003312B">
        <w:rPr>
          <w:rFonts w:ascii="Cambria" w:eastAsia="Cambria" w:hAnsi="Cambria" w:cs="Cambria"/>
          <w:b/>
          <w:bCs/>
          <w:sz w:val="20"/>
          <w:szCs w:val="20"/>
        </w:rPr>
        <w:t xml:space="preserve">. </w:t>
      </w:r>
      <w:r>
        <w:rPr>
          <w:rFonts w:ascii="Cambria" w:eastAsia="Cambria" w:hAnsi="Cambria" w:cs="Cambria"/>
          <w:b/>
          <w:bCs/>
          <w:sz w:val="20"/>
          <w:szCs w:val="20"/>
        </w:rPr>
        <w:t>Conclusion</w:t>
      </w:r>
    </w:p>
    <w:p w14:paraId="31F92816" w14:textId="77777777" w:rsidR="001402E9" w:rsidRDefault="001402E9">
      <w:pPr>
        <w:spacing w:line="52" w:lineRule="exact"/>
        <w:rPr>
          <w:sz w:val="24"/>
          <w:szCs w:val="24"/>
        </w:rPr>
      </w:pPr>
    </w:p>
    <w:p w14:paraId="547216C2" w14:textId="01EA586B" w:rsidR="00CB6D6E" w:rsidRDefault="00F90DE6" w:rsidP="00CB6D6E">
      <w:pPr>
        <w:spacing w:line="228" w:lineRule="auto"/>
        <w:ind w:left="4"/>
        <w:jc w:val="both"/>
        <w:rPr>
          <w:rFonts w:ascii="Cambria" w:eastAsia="Cambria" w:hAnsi="Cambria" w:cs="Cambria"/>
          <w:sz w:val="20"/>
          <w:szCs w:val="20"/>
        </w:rPr>
      </w:pPr>
      <w:r w:rsidRPr="00F90DE6">
        <w:rPr>
          <w:rFonts w:ascii="Cambria" w:eastAsia="Cambria" w:hAnsi="Cambria" w:cs="Cambria"/>
          <w:sz w:val="20"/>
          <w:szCs w:val="20"/>
        </w:rPr>
        <w:t>Based on the results of the research that has been conducted, it can be concluded that the results of the Scanning Electron Microscope (SEM) showed that the morphology of all coconut shell activated carbon samples with a carbonization temperature of 400°C - 700°C had formed pores that were spread throughout the surface. In the KA400 sample, pores were formed that were evenly distributed. Then there was pore development when the carbonization temperature increased. This porous structure is very beneficial as an electrode because the more pores formed can increase the diffusion process and increase the transfer process of electrolyte ions.</w:t>
      </w:r>
      <w:r w:rsidR="00CB6D6E">
        <w:rPr>
          <w:rFonts w:ascii="Cambria" w:eastAsia="Cambria" w:hAnsi="Cambria" w:cs="Cambria"/>
          <w:sz w:val="20"/>
          <w:szCs w:val="20"/>
        </w:rPr>
        <w:t xml:space="preserve"> </w:t>
      </w:r>
      <w:r w:rsidRPr="00F90DE6">
        <w:rPr>
          <w:rFonts w:ascii="Cambria" w:eastAsia="Cambria" w:hAnsi="Cambria" w:cs="Cambria"/>
          <w:sz w:val="20"/>
          <w:szCs w:val="20"/>
        </w:rPr>
        <w:t>The FTIR spectrum results of coconut shell activated carbon were obtained at a wavelength of 1565.38 cm-1, then the wave decreased with a peak at a wavelength of 526.62 cm-1. The peak at a wavelength of 1565.38 cm-1 indicates the aromatic group C=C. In the KA400 and KA500 samples there is a low band peak at a wavelength of 1158.16 cm-1 indicating the C-O group. The presence of the C-O group is very benefi</w:t>
      </w:r>
      <w:r w:rsidRPr="00F90DE6">
        <w:rPr>
          <w:rFonts w:ascii="Cambria" w:eastAsia="Cambria" w:hAnsi="Cambria" w:cs="Cambria" w:hint="eastAsia"/>
          <w:sz w:val="20"/>
          <w:szCs w:val="20"/>
        </w:rPr>
        <w:t>cial for supercapacitor electrodes</w:t>
      </w:r>
      <w:r w:rsidR="00CB6D6E">
        <w:rPr>
          <w:rFonts w:ascii="Cambria" w:eastAsia="Cambria" w:hAnsi="Cambria" w:cs="Cambria"/>
          <w:sz w:val="20"/>
          <w:szCs w:val="20"/>
        </w:rPr>
        <w:t>,</w:t>
      </w:r>
      <w:r w:rsidRPr="00F90DE6">
        <w:rPr>
          <w:rFonts w:ascii="Cambria" w:eastAsia="Cambria" w:hAnsi="Cambria" w:cs="Cambria" w:hint="eastAsia"/>
          <w:sz w:val="20"/>
          <w:szCs w:val="20"/>
        </w:rPr>
        <w:t xml:space="preserve"> because the high content of oxygenated functional groups may be beneficial for supercapacitor electrodes. KA400-KA700 samples at carbonization temperature of 400℃-700℃ appear to have peaks at the same 2θ angle as</w:t>
      </w:r>
      <w:r w:rsidRPr="00F90DE6">
        <w:rPr>
          <w:rFonts w:ascii="Cambria" w:eastAsia="Cambria" w:hAnsi="Cambria" w:cs="Cambria"/>
          <w:sz w:val="20"/>
          <w:szCs w:val="20"/>
        </w:rPr>
        <w:t xml:space="preserve"> the amorphous structure. The presence of these peaks indicates the graphite structure of carbon crystallites. The intensity of the peaks (002) and (100) increases with increasing carbonization temperature. The increase in % linear crystallinity index with increasing carbonization temperature, this indicates that the higher the temperature, the more the graphite crystal structure of the resulting carbon grows</w:t>
      </w:r>
      <w:r w:rsidR="00CB6D6E">
        <w:rPr>
          <w:rFonts w:ascii="Cambria" w:eastAsia="Cambria" w:hAnsi="Cambria" w:cs="Cambria"/>
          <w:sz w:val="20"/>
          <w:szCs w:val="20"/>
        </w:rPr>
        <w:t>.</w:t>
      </w:r>
    </w:p>
    <w:p w14:paraId="164EBAA5" w14:textId="655B0124" w:rsidR="00CB6D6E" w:rsidRDefault="00CB6D6E" w:rsidP="00CB6D6E">
      <w:pPr>
        <w:spacing w:line="228" w:lineRule="auto"/>
        <w:ind w:left="4"/>
        <w:jc w:val="both"/>
        <w:rPr>
          <w:rFonts w:ascii="Cambria" w:eastAsia="Cambria" w:hAnsi="Cambria" w:cs="Cambria"/>
          <w:sz w:val="20"/>
          <w:szCs w:val="20"/>
        </w:rPr>
      </w:pPr>
    </w:p>
    <w:p w14:paraId="5CA57978" w14:textId="77777777" w:rsidR="00CB6D6E" w:rsidRPr="00475287" w:rsidRDefault="00CB6D6E" w:rsidP="00CB6D6E">
      <w:pPr>
        <w:pStyle w:val="OEBodySP"/>
        <w:ind w:firstLine="0"/>
        <w:rPr>
          <w:rFonts w:ascii="Cambria" w:hAnsi="Cambria"/>
          <w:b/>
        </w:rPr>
      </w:pPr>
      <w:r w:rsidRPr="00475287">
        <w:rPr>
          <w:rFonts w:ascii="Cambria" w:hAnsi="Cambria"/>
          <w:b/>
        </w:rPr>
        <w:t>References</w:t>
      </w:r>
    </w:p>
    <w:p w14:paraId="549348D5" w14:textId="0383C88E"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Pr="00CB6D6E">
        <w:rPr>
          <w:rFonts w:ascii="Cambria" w:hAnsi="Cambria"/>
          <w:noProof/>
          <w:sz w:val="20"/>
          <w:szCs w:val="24"/>
        </w:rPr>
        <w:t>[1]</w:t>
      </w:r>
      <w:r w:rsidRPr="00CB6D6E">
        <w:rPr>
          <w:rFonts w:ascii="Cambria" w:hAnsi="Cambria"/>
          <w:noProof/>
          <w:sz w:val="20"/>
          <w:szCs w:val="24"/>
        </w:rPr>
        <w:tab/>
        <w:t xml:space="preserve">P. Saini, “A Historical Review of Electrode Materials and Electrolytes for Electrochemical Double Layer Supercapacitors and Pseudocapacitors,” </w:t>
      </w:r>
      <w:r w:rsidRPr="00CB6D6E">
        <w:rPr>
          <w:rFonts w:ascii="Cambria" w:hAnsi="Cambria"/>
          <w:i/>
          <w:iCs/>
          <w:noProof/>
          <w:sz w:val="20"/>
          <w:szCs w:val="24"/>
        </w:rPr>
        <w:t>Indian J. Pure Appl. Phys.</w:t>
      </w:r>
      <w:r w:rsidRPr="00CB6D6E">
        <w:rPr>
          <w:rFonts w:ascii="Cambria" w:hAnsi="Cambria"/>
          <w:noProof/>
          <w:sz w:val="20"/>
          <w:szCs w:val="24"/>
        </w:rPr>
        <w:t>, vol. 61, no. 4, pp. 268–290, 2023, doi: 10.56042/ijpap.v61i4.69622.</w:t>
      </w:r>
    </w:p>
    <w:p w14:paraId="315E00B3"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w:t>
      </w:r>
      <w:r w:rsidRPr="00CB6D6E">
        <w:rPr>
          <w:rFonts w:ascii="Cambria" w:hAnsi="Cambria"/>
          <w:noProof/>
          <w:sz w:val="20"/>
          <w:szCs w:val="24"/>
        </w:rPr>
        <w:tab/>
        <w:t xml:space="preserve">A. Mendhe and H. S. Panda, “A review on electrolytes for supercapacitor device,” </w:t>
      </w:r>
      <w:r w:rsidRPr="00CB6D6E">
        <w:rPr>
          <w:rFonts w:ascii="Cambria" w:hAnsi="Cambria"/>
          <w:i/>
          <w:iCs/>
          <w:noProof/>
          <w:sz w:val="20"/>
          <w:szCs w:val="24"/>
        </w:rPr>
        <w:t xml:space="preserve">Discov. Mater. </w:t>
      </w:r>
      <w:r w:rsidRPr="00CB6D6E">
        <w:rPr>
          <w:rFonts w:ascii="Cambria" w:hAnsi="Cambria"/>
          <w:noProof/>
          <w:sz w:val="20"/>
          <w:szCs w:val="24"/>
        </w:rPr>
        <w:t>, vol. 3, no. 1, 2023, doi: 10.1007/s43939-023-00065-3.</w:t>
      </w:r>
    </w:p>
    <w:p w14:paraId="7E4DAD63"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3]</w:t>
      </w:r>
      <w:r w:rsidRPr="00CB6D6E">
        <w:rPr>
          <w:rFonts w:ascii="Cambria" w:hAnsi="Cambria"/>
          <w:noProof/>
          <w:sz w:val="20"/>
          <w:szCs w:val="24"/>
        </w:rPr>
        <w:tab/>
        <w:t xml:space="preserve">G. Sriram, M. Kurkuri, and T. H. Oh, “Recent Trends in Highly Porous Structured Carbon Electrodes for Supercapacitor Applications: A Review,” </w:t>
      </w:r>
      <w:r w:rsidRPr="00CB6D6E">
        <w:rPr>
          <w:rFonts w:ascii="Cambria" w:hAnsi="Cambria"/>
          <w:i/>
          <w:iCs/>
          <w:noProof/>
          <w:sz w:val="20"/>
          <w:szCs w:val="24"/>
        </w:rPr>
        <w:t>Energies</w:t>
      </w:r>
      <w:r w:rsidRPr="00CB6D6E">
        <w:rPr>
          <w:rFonts w:ascii="Cambria" w:hAnsi="Cambria"/>
          <w:noProof/>
          <w:sz w:val="20"/>
          <w:szCs w:val="24"/>
        </w:rPr>
        <w:t>, vol. 16, no. 12, pp. 1–36, 2023, doi: 10.3390/en16124641.</w:t>
      </w:r>
    </w:p>
    <w:p w14:paraId="0501B16B"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4]</w:t>
      </w:r>
      <w:r w:rsidRPr="00CB6D6E">
        <w:rPr>
          <w:rFonts w:ascii="Cambria" w:hAnsi="Cambria"/>
          <w:noProof/>
          <w:sz w:val="20"/>
          <w:szCs w:val="24"/>
        </w:rPr>
        <w:tab/>
        <w:t xml:space="preserve">G. Zhang, Y. Chen, Y. Chen, and H. Guo, “Activated biomass carbon made from bamboo as electrode material for supercapacitors,” </w:t>
      </w:r>
      <w:r w:rsidRPr="00CB6D6E">
        <w:rPr>
          <w:rFonts w:ascii="Cambria" w:hAnsi="Cambria"/>
          <w:i/>
          <w:iCs/>
          <w:noProof/>
          <w:sz w:val="20"/>
          <w:szCs w:val="24"/>
        </w:rPr>
        <w:t>Mater. Res. Bull.</w:t>
      </w:r>
      <w:r w:rsidRPr="00CB6D6E">
        <w:rPr>
          <w:rFonts w:ascii="Cambria" w:hAnsi="Cambria"/>
          <w:noProof/>
          <w:sz w:val="20"/>
          <w:szCs w:val="24"/>
        </w:rPr>
        <w:t>, vol. 102, no. 2010, pp. 391–398, 2018, doi: 10.1016/j.materresbull.2018.03.006.</w:t>
      </w:r>
    </w:p>
    <w:p w14:paraId="2D00127D"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lastRenderedPageBreak/>
        <w:t>[5]</w:t>
      </w:r>
      <w:r w:rsidRPr="00CB6D6E">
        <w:rPr>
          <w:rFonts w:ascii="Cambria" w:hAnsi="Cambria"/>
          <w:noProof/>
          <w:sz w:val="20"/>
          <w:szCs w:val="24"/>
        </w:rPr>
        <w:tab/>
        <w:t xml:space="preserve">N. Kumar, S. Bin Kim, S. Y. Lee, and S. J. Park, “Recent Advanced Supercapacitor: A Review of Storage Mechanisms, Electrode Materials, Modification, and Perspectives,” </w:t>
      </w:r>
      <w:r w:rsidRPr="00CB6D6E">
        <w:rPr>
          <w:rFonts w:ascii="Cambria" w:hAnsi="Cambria"/>
          <w:i/>
          <w:iCs/>
          <w:noProof/>
          <w:sz w:val="20"/>
          <w:szCs w:val="24"/>
        </w:rPr>
        <w:t>Nanomaterials</w:t>
      </w:r>
      <w:r w:rsidRPr="00CB6D6E">
        <w:rPr>
          <w:rFonts w:ascii="Cambria" w:hAnsi="Cambria"/>
          <w:noProof/>
          <w:sz w:val="20"/>
          <w:szCs w:val="24"/>
        </w:rPr>
        <w:t>, vol. 12, no. 20, 2022, doi: 10.3390/nano12203708.</w:t>
      </w:r>
    </w:p>
    <w:p w14:paraId="76D21D39"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6]</w:t>
      </w:r>
      <w:r w:rsidRPr="00CB6D6E">
        <w:rPr>
          <w:rFonts w:ascii="Cambria" w:hAnsi="Cambria"/>
          <w:noProof/>
          <w:sz w:val="20"/>
          <w:szCs w:val="24"/>
        </w:rPr>
        <w:tab/>
        <w:t xml:space="preserve">Z. S. Iro, C. Subramani, and S. S. Dash, “A brief review on electrode materials for supercapacitor,” </w:t>
      </w:r>
      <w:r w:rsidRPr="00CB6D6E">
        <w:rPr>
          <w:rFonts w:ascii="Cambria" w:hAnsi="Cambria"/>
          <w:i/>
          <w:iCs/>
          <w:noProof/>
          <w:sz w:val="20"/>
          <w:szCs w:val="24"/>
        </w:rPr>
        <w:t>Int. J. Electrochem. Sci.</w:t>
      </w:r>
      <w:r w:rsidRPr="00CB6D6E">
        <w:rPr>
          <w:rFonts w:ascii="Cambria" w:hAnsi="Cambria"/>
          <w:noProof/>
          <w:sz w:val="20"/>
          <w:szCs w:val="24"/>
        </w:rPr>
        <w:t>, vol. 11, no. 12, pp. 10628–10643, 2016, doi: 10.20964/2016.12.50.</w:t>
      </w:r>
    </w:p>
    <w:p w14:paraId="75B80F69"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7]</w:t>
      </w:r>
      <w:r w:rsidRPr="00CB6D6E">
        <w:rPr>
          <w:rFonts w:ascii="Cambria" w:hAnsi="Cambria"/>
          <w:noProof/>
          <w:sz w:val="20"/>
          <w:szCs w:val="24"/>
        </w:rPr>
        <w:tab/>
        <w:t xml:space="preserve">L. F. Aval, M. Ghoranneviss, and G. B. Pour, “Graphite nanoparticles paper supercapacitor based on gel electrolyte,” </w:t>
      </w:r>
      <w:r w:rsidRPr="00CB6D6E">
        <w:rPr>
          <w:rFonts w:ascii="Cambria" w:hAnsi="Cambria"/>
          <w:i/>
          <w:iCs/>
          <w:noProof/>
          <w:sz w:val="20"/>
          <w:szCs w:val="24"/>
        </w:rPr>
        <w:t>Mater. Renew. Sustain. Energy</w:t>
      </w:r>
      <w:r w:rsidRPr="00CB6D6E">
        <w:rPr>
          <w:rFonts w:ascii="Cambria" w:hAnsi="Cambria"/>
          <w:noProof/>
          <w:sz w:val="20"/>
          <w:szCs w:val="24"/>
        </w:rPr>
        <w:t>, vol. 7, no. 4, pp. 1–11, 2018, doi: 10.1007/s40243-018-0136-6.</w:t>
      </w:r>
    </w:p>
    <w:p w14:paraId="31342B27"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8]</w:t>
      </w:r>
      <w:r w:rsidRPr="00CB6D6E">
        <w:rPr>
          <w:rFonts w:ascii="Cambria" w:hAnsi="Cambria"/>
          <w:noProof/>
          <w:sz w:val="20"/>
          <w:szCs w:val="24"/>
        </w:rPr>
        <w:tab/>
        <w:t xml:space="preserve">M. N. Mohd Iqbaldin, I. Khudzir, M. I. Mohd Azlan, A. G. Zaidi, B. Surani, and Z. Zubri, “Properties of coconut shell activated carbon,” </w:t>
      </w:r>
      <w:r w:rsidRPr="00CB6D6E">
        <w:rPr>
          <w:rFonts w:ascii="Cambria" w:hAnsi="Cambria"/>
          <w:i/>
          <w:iCs/>
          <w:noProof/>
          <w:sz w:val="20"/>
          <w:szCs w:val="24"/>
        </w:rPr>
        <w:t>J. Trop. For. Sci.</w:t>
      </w:r>
      <w:r w:rsidRPr="00CB6D6E">
        <w:rPr>
          <w:rFonts w:ascii="Cambria" w:hAnsi="Cambria"/>
          <w:noProof/>
          <w:sz w:val="20"/>
          <w:szCs w:val="24"/>
        </w:rPr>
        <w:t>, vol. 25, no. 4, pp. 497–503, 2013.</w:t>
      </w:r>
    </w:p>
    <w:p w14:paraId="39684252"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9]</w:t>
      </w:r>
      <w:r w:rsidRPr="00CB6D6E">
        <w:rPr>
          <w:rFonts w:ascii="Cambria" w:hAnsi="Cambria"/>
          <w:noProof/>
          <w:sz w:val="20"/>
          <w:szCs w:val="24"/>
        </w:rPr>
        <w:tab/>
        <w:t xml:space="preserve">H. M. Lee, D. C. Chung, S. C. Jung, K. H. An, S. J. Park, and B. J. Kim, “A study on pore development mechanism of activated carbons from polymeric precursor: Effects of carbonization temperature and nano crystallite formation,” </w:t>
      </w:r>
      <w:r w:rsidRPr="00CB6D6E">
        <w:rPr>
          <w:rFonts w:ascii="Cambria" w:hAnsi="Cambria"/>
          <w:i/>
          <w:iCs/>
          <w:noProof/>
          <w:sz w:val="20"/>
          <w:szCs w:val="24"/>
        </w:rPr>
        <w:t>Chem. Eng. J.</w:t>
      </w:r>
      <w:r w:rsidRPr="00CB6D6E">
        <w:rPr>
          <w:rFonts w:ascii="Cambria" w:hAnsi="Cambria"/>
          <w:noProof/>
          <w:sz w:val="20"/>
          <w:szCs w:val="24"/>
        </w:rPr>
        <w:t>, vol. 377, no. January, p. 120836, 2019, doi: 10.1016/j.cej.2019.01.115.</w:t>
      </w:r>
    </w:p>
    <w:p w14:paraId="6FC524BE"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0]</w:t>
      </w:r>
      <w:r w:rsidRPr="00CB6D6E">
        <w:rPr>
          <w:rFonts w:ascii="Cambria" w:hAnsi="Cambria"/>
          <w:noProof/>
          <w:sz w:val="20"/>
          <w:szCs w:val="24"/>
        </w:rPr>
        <w:tab/>
        <w:t xml:space="preserve">P. Dulyaseree </w:t>
      </w:r>
      <w:r w:rsidRPr="00CB6D6E">
        <w:rPr>
          <w:rFonts w:ascii="Cambria" w:hAnsi="Cambria"/>
          <w:i/>
          <w:iCs/>
          <w:noProof/>
          <w:sz w:val="20"/>
          <w:szCs w:val="24"/>
        </w:rPr>
        <w:t>et al.</w:t>
      </w:r>
      <w:r w:rsidRPr="00CB6D6E">
        <w:rPr>
          <w:rFonts w:ascii="Cambria" w:hAnsi="Cambria"/>
          <w:noProof/>
          <w:sz w:val="20"/>
          <w:szCs w:val="24"/>
        </w:rPr>
        <w:t xml:space="preserve">, “Effect of Carbonization Temperature on Physical Properties and Specific Capacitance of Activated Carbon Derived from Banana Stem and Its Application as Supercapacitor Electrodes,” </w:t>
      </w:r>
      <w:r w:rsidRPr="00CB6D6E">
        <w:rPr>
          <w:rFonts w:ascii="Cambria" w:hAnsi="Cambria"/>
          <w:i/>
          <w:iCs/>
          <w:noProof/>
          <w:sz w:val="20"/>
          <w:szCs w:val="24"/>
        </w:rPr>
        <w:t>Curr. Appl. Sci. Technol.</w:t>
      </w:r>
      <w:r w:rsidRPr="00CB6D6E">
        <w:rPr>
          <w:rFonts w:ascii="Cambria" w:hAnsi="Cambria"/>
          <w:noProof/>
          <w:sz w:val="20"/>
          <w:szCs w:val="24"/>
        </w:rPr>
        <w:t>, vol. 23, no. 2, pp. 1–9, 2023, doi: 10.55003/cast.2022.02.23.002.</w:t>
      </w:r>
    </w:p>
    <w:p w14:paraId="791F8EDF"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1]</w:t>
      </w:r>
      <w:r w:rsidRPr="00CB6D6E">
        <w:rPr>
          <w:rFonts w:ascii="Cambria" w:hAnsi="Cambria"/>
          <w:noProof/>
          <w:sz w:val="20"/>
          <w:szCs w:val="24"/>
        </w:rPr>
        <w:tab/>
        <w:t xml:space="preserve">X. H. Duan, C. Srinivasakannan, K. Bin Yang, J. H. Peng, and L. B. Zhang, “Effects of heating method and activating agent on the porous structure of activated carbons from coconut shells,” </w:t>
      </w:r>
      <w:r w:rsidRPr="00CB6D6E">
        <w:rPr>
          <w:rFonts w:ascii="Cambria" w:hAnsi="Cambria"/>
          <w:i/>
          <w:iCs/>
          <w:noProof/>
          <w:sz w:val="20"/>
          <w:szCs w:val="24"/>
        </w:rPr>
        <w:t>Waste and Biomass Valorization</w:t>
      </w:r>
      <w:r w:rsidRPr="00CB6D6E">
        <w:rPr>
          <w:rFonts w:ascii="Cambria" w:hAnsi="Cambria"/>
          <w:noProof/>
          <w:sz w:val="20"/>
          <w:szCs w:val="24"/>
        </w:rPr>
        <w:t>, vol. 3, no. 2, pp. 131–139, 2012, doi: 10.1007/s12649-011-9097-z.</w:t>
      </w:r>
    </w:p>
    <w:p w14:paraId="4AB8F8F9"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2]</w:t>
      </w:r>
      <w:r w:rsidRPr="00CB6D6E">
        <w:rPr>
          <w:rFonts w:ascii="Cambria" w:hAnsi="Cambria"/>
          <w:noProof/>
          <w:sz w:val="20"/>
          <w:szCs w:val="24"/>
        </w:rPr>
        <w:tab/>
        <w:t>K. Chopngam, M. Luengchavanon, M. Khangkhamano, K. Chetpattananondh, and W. Limbut, “Coating Activated Carbon from Coconut Shells with Co3O4/CeO2 for High-Performance Supercapacitor Applications: An Experimental Study,” 2021. doi: 10.5281/zenodo.7049126.</w:t>
      </w:r>
    </w:p>
    <w:p w14:paraId="35343AF4"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3]</w:t>
      </w:r>
      <w:r w:rsidRPr="00CB6D6E">
        <w:rPr>
          <w:rFonts w:ascii="Cambria" w:hAnsi="Cambria"/>
          <w:noProof/>
          <w:sz w:val="20"/>
          <w:szCs w:val="24"/>
        </w:rPr>
        <w:tab/>
        <w:t xml:space="preserve">J. Y. Hwang, M. Li, M. F. El-Kady, and R. B. Kaner, “Next-Generation Activated Carbon Supercapacitors: A Simple Step in Electrode Processing Leads to Remarkable Gains in Energy Density,” </w:t>
      </w:r>
      <w:r w:rsidRPr="00CB6D6E">
        <w:rPr>
          <w:rFonts w:ascii="Cambria" w:hAnsi="Cambria"/>
          <w:i/>
          <w:iCs/>
          <w:noProof/>
          <w:sz w:val="20"/>
          <w:szCs w:val="24"/>
        </w:rPr>
        <w:t>Adv. Funct. Mater.</w:t>
      </w:r>
      <w:r w:rsidRPr="00CB6D6E">
        <w:rPr>
          <w:rFonts w:ascii="Cambria" w:hAnsi="Cambria"/>
          <w:noProof/>
          <w:sz w:val="20"/>
          <w:szCs w:val="24"/>
        </w:rPr>
        <w:t>, vol. 27, no. 15, 2017, doi: 10.1002/adfm.201605745.</w:t>
      </w:r>
    </w:p>
    <w:p w14:paraId="2FC67BF5"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4]</w:t>
      </w:r>
      <w:r w:rsidRPr="00CB6D6E">
        <w:rPr>
          <w:rFonts w:ascii="Cambria" w:hAnsi="Cambria"/>
          <w:noProof/>
          <w:sz w:val="20"/>
          <w:szCs w:val="24"/>
        </w:rPr>
        <w:tab/>
        <w:t xml:space="preserve">A. R. Hidayu and N. Muda, “Preparation and Characterization of Impregnated Activated Carbon from Palm Kernel Shell and Coconut Shell for CO2 Capture,” </w:t>
      </w:r>
      <w:r w:rsidRPr="00CB6D6E">
        <w:rPr>
          <w:rFonts w:ascii="Cambria" w:hAnsi="Cambria"/>
          <w:i/>
          <w:iCs/>
          <w:noProof/>
          <w:sz w:val="20"/>
          <w:szCs w:val="24"/>
        </w:rPr>
        <w:t>Procedia Eng.</w:t>
      </w:r>
      <w:r w:rsidRPr="00CB6D6E">
        <w:rPr>
          <w:rFonts w:ascii="Cambria" w:hAnsi="Cambria"/>
          <w:noProof/>
          <w:sz w:val="20"/>
          <w:szCs w:val="24"/>
        </w:rPr>
        <w:t>, vol. 148, pp. 106–113, 2016, doi: 10.1016/j.proeng.2016.06.463.</w:t>
      </w:r>
    </w:p>
    <w:p w14:paraId="6C8E2D42"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5]</w:t>
      </w:r>
      <w:r w:rsidRPr="00CB6D6E">
        <w:rPr>
          <w:rFonts w:ascii="Cambria" w:hAnsi="Cambria"/>
          <w:noProof/>
          <w:sz w:val="20"/>
          <w:szCs w:val="24"/>
        </w:rPr>
        <w:tab/>
        <w:t xml:space="preserve">Z. U. Nisa, L. K. Chuan, B. H. Guan, F. Ahmad, and S. Ayub, “A Comparative Study on the Crystalline and Surface Properties of Carbonized Mesoporous Coconut Shell Chars,” </w:t>
      </w:r>
      <w:r w:rsidRPr="00CB6D6E">
        <w:rPr>
          <w:rFonts w:ascii="Cambria" w:hAnsi="Cambria"/>
          <w:i/>
          <w:iCs/>
          <w:noProof/>
          <w:sz w:val="20"/>
          <w:szCs w:val="24"/>
        </w:rPr>
        <w:t>Sustain.</w:t>
      </w:r>
      <w:r w:rsidRPr="00CB6D6E">
        <w:rPr>
          <w:rFonts w:ascii="Cambria" w:hAnsi="Cambria"/>
          <w:noProof/>
          <w:sz w:val="20"/>
          <w:szCs w:val="24"/>
        </w:rPr>
        <w:t>, vol. 15, no. 8, pp. 1–15, 2023, doi: 10.3390/su15086464.</w:t>
      </w:r>
    </w:p>
    <w:p w14:paraId="256B3337"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6]</w:t>
      </w:r>
      <w:r w:rsidRPr="00CB6D6E">
        <w:rPr>
          <w:rFonts w:ascii="Cambria" w:hAnsi="Cambria"/>
          <w:noProof/>
          <w:sz w:val="20"/>
          <w:szCs w:val="24"/>
        </w:rPr>
        <w:tab/>
        <w:t xml:space="preserve">D. Tamado </w:t>
      </w:r>
      <w:r w:rsidRPr="00CB6D6E">
        <w:rPr>
          <w:rFonts w:ascii="Cambria" w:hAnsi="Cambria"/>
          <w:i/>
          <w:iCs/>
          <w:noProof/>
          <w:sz w:val="20"/>
          <w:szCs w:val="24"/>
        </w:rPr>
        <w:t>et al.</w:t>
      </w:r>
      <w:r w:rsidRPr="00CB6D6E">
        <w:rPr>
          <w:rFonts w:ascii="Cambria" w:hAnsi="Cambria"/>
          <w:noProof/>
          <w:sz w:val="20"/>
          <w:szCs w:val="24"/>
        </w:rPr>
        <w:t xml:space="preserve">, “Sifat Termal Karbon Aktif </w:t>
      </w:r>
      <w:r w:rsidRPr="00CB6D6E">
        <w:rPr>
          <w:rFonts w:ascii="Cambria" w:hAnsi="Cambria"/>
          <w:noProof/>
          <w:sz w:val="20"/>
          <w:szCs w:val="24"/>
        </w:rPr>
        <w:t xml:space="preserve">Berbahan Arang Tempurung Kelapa,” </w:t>
      </w:r>
      <w:r w:rsidRPr="00CB6D6E">
        <w:rPr>
          <w:rFonts w:ascii="Cambria" w:hAnsi="Cambria"/>
          <w:i/>
          <w:iCs/>
          <w:noProof/>
          <w:sz w:val="20"/>
          <w:szCs w:val="24"/>
        </w:rPr>
        <w:t>Semin. Nas. Fis.</w:t>
      </w:r>
      <w:r w:rsidRPr="00CB6D6E">
        <w:rPr>
          <w:rFonts w:ascii="Cambria" w:hAnsi="Cambria"/>
          <w:noProof/>
          <w:sz w:val="20"/>
          <w:szCs w:val="24"/>
        </w:rPr>
        <w:t>, pp. 73–81, 2013.</w:t>
      </w:r>
    </w:p>
    <w:p w14:paraId="1C9890BC"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7]</w:t>
      </w:r>
      <w:r w:rsidRPr="00CB6D6E">
        <w:rPr>
          <w:rFonts w:ascii="Cambria" w:hAnsi="Cambria"/>
          <w:noProof/>
          <w:sz w:val="20"/>
          <w:szCs w:val="24"/>
        </w:rPr>
        <w:tab/>
        <w:t xml:space="preserve">U. F. Hassan, A. A. Sallau, E. O. Ekanem, A. Jauro, and A. M. Kolo, “Effect of carbonization temperature on properties of char from coconut shell,” </w:t>
      </w:r>
      <w:r w:rsidRPr="00CB6D6E">
        <w:rPr>
          <w:rFonts w:ascii="Cambria" w:hAnsi="Cambria"/>
          <w:i/>
          <w:iCs/>
          <w:noProof/>
          <w:sz w:val="20"/>
          <w:szCs w:val="24"/>
        </w:rPr>
        <w:t>Int. J. Adv. Chem.</w:t>
      </w:r>
      <w:r w:rsidRPr="00CB6D6E">
        <w:rPr>
          <w:rFonts w:ascii="Cambria" w:hAnsi="Cambria"/>
          <w:noProof/>
          <w:sz w:val="20"/>
          <w:szCs w:val="24"/>
        </w:rPr>
        <w:t>, vol. 9, no. 1, pp. 34–39, 2021, doi: 10.14419/ijac.v9i1.31433.</w:t>
      </w:r>
    </w:p>
    <w:p w14:paraId="23F54847"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8]</w:t>
      </w:r>
      <w:r w:rsidRPr="00CB6D6E">
        <w:rPr>
          <w:rFonts w:ascii="Cambria" w:hAnsi="Cambria"/>
          <w:noProof/>
          <w:sz w:val="20"/>
          <w:szCs w:val="24"/>
        </w:rPr>
        <w:tab/>
        <w:t xml:space="preserve">H. Nurdiansah and D. Susanti, “Pengaruh Variasi Temperatur Karbonisasi dan Karbon Aktif Tempurung Kelapa dan Kapasitansi Electric Double Layer Capacitor,” </w:t>
      </w:r>
      <w:r w:rsidRPr="00CB6D6E">
        <w:rPr>
          <w:rFonts w:ascii="Cambria" w:hAnsi="Cambria"/>
          <w:i/>
          <w:iCs/>
          <w:noProof/>
          <w:sz w:val="20"/>
          <w:szCs w:val="24"/>
        </w:rPr>
        <w:t>J. Tek. Pomits</w:t>
      </w:r>
      <w:r w:rsidRPr="00CB6D6E">
        <w:rPr>
          <w:rFonts w:ascii="Cambria" w:hAnsi="Cambria"/>
          <w:noProof/>
          <w:sz w:val="20"/>
          <w:szCs w:val="24"/>
        </w:rPr>
        <w:t>, vol. 2, no. 1, pp. 13–18, 2013.</w:t>
      </w:r>
    </w:p>
    <w:p w14:paraId="13E28651"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19]</w:t>
      </w:r>
      <w:r w:rsidRPr="00CB6D6E">
        <w:rPr>
          <w:rFonts w:ascii="Cambria" w:hAnsi="Cambria"/>
          <w:noProof/>
          <w:sz w:val="20"/>
          <w:szCs w:val="24"/>
        </w:rPr>
        <w:tab/>
        <w:t xml:space="preserve">G. Pari, K. Sofyan, W. Syafii, Buchari, and H. Yamamoto, “KAJIAN STRUKTUR ARANG DARI LIGNIN (Study on Charcoal Structure of Lignin),” </w:t>
      </w:r>
      <w:r w:rsidRPr="00CB6D6E">
        <w:rPr>
          <w:rFonts w:ascii="Cambria" w:hAnsi="Cambria"/>
          <w:i/>
          <w:iCs/>
          <w:noProof/>
          <w:sz w:val="20"/>
          <w:szCs w:val="24"/>
        </w:rPr>
        <w:t>J. Penelit. Has. Hutan</w:t>
      </w:r>
      <w:r w:rsidRPr="00CB6D6E">
        <w:rPr>
          <w:rFonts w:ascii="Cambria" w:hAnsi="Cambria"/>
          <w:noProof/>
          <w:sz w:val="20"/>
          <w:szCs w:val="24"/>
        </w:rPr>
        <w:t>, vol. 24, no. 1, pp. 9–20, 2006.</w:t>
      </w:r>
    </w:p>
    <w:p w14:paraId="74477F94"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0]</w:t>
      </w:r>
      <w:r w:rsidRPr="00CB6D6E">
        <w:rPr>
          <w:rFonts w:ascii="Cambria" w:hAnsi="Cambria"/>
          <w:noProof/>
          <w:sz w:val="20"/>
          <w:szCs w:val="24"/>
        </w:rPr>
        <w:tab/>
        <w:t xml:space="preserve">E. Taer, R. Taslim, A. W. Putri, A. Apriwandi, and A. Agustino, “Activated carbon electrode made from coconut husk waste for supercapacitor application,” </w:t>
      </w:r>
      <w:r w:rsidRPr="00CB6D6E">
        <w:rPr>
          <w:rFonts w:ascii="Cambria" w:hAnsi="Cambria"/>
          <w:i/>
          <w:iCs/>
          <w:noProof/>
          <w:sz w:val="20"/>
          <w:szCs w:val="24"/>
        </w:rPr>
        <w:t>Int. J. Electrochem. Sci.</w:t>
      </w:r>
      <w:r w:rsidRPr="00CB6D6E">
        <w:rPr>
          <w:rFonts w:ascii="Cambria" w:hAnsi="Cambria"/>
          <w:noProof/>
          <w:sz w:val="20"/>
          <w:szCs w:val="24"/>
        </w:rPr>
        <w:t>, vol. 13, no. 12, pp. 12072–12084, 2018, doi: 10.20964/2018.12.19.</w:t>
      </w:r>
    </w:p>
    <w:p w14:paraId="75F64CC5"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1]</w:t>
      </w:r>
      <w:r w:rsidRPr="00CB6D6E">
        <w:rPr>
          <w:rFonts w:ascii="Cambria" w:hAnsi="Cambria"/>
          <w:noProof/>
          <w:sz w:val="20"/>
          <w:szCs w:val="24"/>
        </w:rPr>
        <w:tab/>
        <w:t xml:space="preserve">A. Prayogatama and T. Kurniawan, “Modifikasi Karbon Aktif dengan Aktivasi Kimia dan Fisika Menjadi Elektroda Superkapasitor,” </w:t>
      </w:r>
      <w:r w:rsidRPr="00CB6D6E">
        <w:rPr>
          <w:rFonts w:ascii="Cambria" w:hAnsi="Cambria"/>
          <w:i/>
          <w:iCs/>
          <w:noProof/>
          <w:sz w:val="20"/>
          <w:szCs w:val="24"/>
        </w:rPr>
        <w:t>J. Sains dan Teknol.</w:t>
      </w:r>
      <w:r w:rsidRPr="00CB6D6E">
        <w:rPr>
          <w:rFonts w:ascii="Cambria" w:hAnsi="Cambria"/>
          <w:noProof/>
          <w:sz w:val="20"/>
          <w:szCs w:val="24"/>
        </w:rPr>
        <w:t>, vol. 11, no. 1, pp. 47–58, 2022.</w:t>
      </w:r>
    </w:p>
    <w:p w14:paraId="04EC1316"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2]</w:t>
      </w:r>
      <w:r w:rsidRPr="00CB6D6E">
        <w:rPr>
          <w:rFonts w:ascii="Cambria" w:hAnsi="Cambria"/>
          <w:noProof/>
          <w:sz w:val="20"/>
          <w:szCs w:val="24"/>
        </w:rPr>
        <w:tab/>
        <w:t xml:space="preserve">Y. N. Fidiyanti, L. Rohmawati, N. P. Putri, and W. Setyarsih, “Analisis Nilai Kapasitansi Spesifik Pada Elektroda Karbon Aktif/PVDF,” </w:t>
      </w:r>
      <w:r w:rsidRPr="00CB6D6E">
        <w:rPr>
          <w:rFonts w:ascii="Cambria" w:hAnsi="Cambria"/>
          <w:i/>
          <w:iCs/>
          <w:noProof/>
          <w:sz w:val="20"/>
          <w:szCs w:val="24"/>
        </w:rPr>
        <w:t>Sains Mat.</w:t>
      </w:r>
      <w:r w:rsidRPr="00CB6D6E">
        <w:rPr>
          <w:rFonts w:ascii="Cambria" w:hAnsi="Cambria"/>
          <w:noProof/>
          <w:sz w:val="20"/>
          <w:szCs w:val="24"/>
        </w:rPr>
        <w:t>, vol. 4, no. 2, 2016.</w:t>
      </w:r>
    </w:p>
    <w:p w14:paraId="6FA4EDA9"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3]</w:t>
      </w:r>
      <w:r w:rsidRPr="00CB6D6E">
        <w:rPr>
          <w:rFonts w:ascii="Cambria" w:hAnsi="Cambria"/>
          <w:noProof/>
          <w:sz w:val="20"/>
          <w:szCs w:val="24"/>
        </w:rPr>
        <w:tab/>
        <w:t xml:space="preserve">H. R. Suryadi </w:t>
      </w:r>
      <w:r w:rsidRPr="00CB6D6E">
        <w:rPr>
          <w:rFonts w:ascii="Cambria" w:hAnsi="Cambria"/>
          <w:i/>
          <w:iCs/>
          <w:noProof/>
          <w:sz w:val="20"/>
          <w:szCs w:val="24"/>
        </w:rPr>
        <w:t>et al.</w:t>
      </w:r>
      <w:r w:rsidRPr="00CB6D6E">
        <w:rPr>
          <w:rFonts w:ascii="Cambria" w:hAnsi="Cambria"/>
          <w:noProof/>
          <w:sz w:val="20"/>
          <w:szCs w:val="24"/>
        </w:rPr>
        <w:t xml:space="preserve">, “Pengaruh jenis aktivator terhadap nilai kapasitansi elektroda karbon dari tempurung kelapa - The influence of activator types on the capacitance value of carbon electrodes from coconut shell,” </w:t>
      </w:r>
      <w:r w:rsidRPr="00CB6D6E">
        <w:rPr>
          <w:rFonts w:ascii="Cambria" w:hAnsi="Cambria"/>
          <w:i/>
          <w:iCs/>
          <w:noProof/>
          <w:sz w:val="20"/>
          <w:szCs w:val="24"/>
        </w:rPr>
        <w:t>J. Aceh Phys.Soc</w:t>
      </w:r>
      <w:r w:rsidRPr="00CB6D6E">
        <w:rPr>
          <w:rFonts w:ascii="Cambria" w:hAnsi="Cambria"/>
          <w:noProof/>
          <w:sz w:val="20"/>
          <w:szCs w:val="24"/>
        </w:rPr>
        <w:t>, vol. 11, no. 2, pp. 52–58, 2022, doi: 10.24815/jacps.v11i2.23789.</w:t>
      </w:r>
    </w:p>
    <w:p w14:paraId="253E4EDA"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4]</w:t>
      </w:r>
      <w:r w:rsidRPr="00CB6D6E">
        <w:rPr>
          <w:rFonts w:ascii="Cambria" w:hAnsi="Cambria"/>
          <w:noProof/>
          <w:sz w:val="20"/>
          <w:szCs w:val="24"/>
        </w:rPr>
        <w:tab/>
        <w:t xml:space="preserve">H. R. Suryadi </w:t>
      </w:r>
      <w:r w:rsidRPr="00CB6D6E">
        <w:rPr>
          <w:rFonts w:ascii="Cambria" w:hAnsi="Cambria"/>
          <w:i/>
          <w:iCs/>
          <w:noProof/>
          <w:sz w:val="20"/>
          <w:szCs w:val="24"/>
        </w:rPr>
        <w:t>et al.</w:t>
      </w:r>
      <w:r w:rsidRPr="00CB6D6E">
        <w:rPr>
          <w:rFonts w:ascii="Cambria" w:hAnsi="Cambria"/>
          <w:noProof/>
          <w:sz w:val="20"/>
          <w:szCs w:val="24"/>
        </w:rPr>
        <w:t xml:space="preserve">, “The influence of activator types on the capacitance value of carbon electrodes from coconut shell,” </w:t>
      </w:r>
      <w:r w:rsidRPr="00CB6D6E">
        <w:rPr>
          <w:rFonts w:ascii="Cambria" w:hAnsi="Cambria"/>
          <w:i/>
          <w:iCs/>
          <w:noProof/>
          <w:sz w:val="20"/>
          <w:szCs w:val="24"/>
        </w:rPr>
        <w:t>J. Aceh Phys. Soc.</w:t>
      </w:r>
      <w:r w:rsidRPr="00CB6D6E">
        <w:rPr>
          <w:rFonts w:ascii="Cambria" w:hAnsi="Cambria"/>
          <w:noProof/>
          <w:sz w:val="20"/>
          <w:szCs w:val="24"/>
        </w:rPr>
        <w:t>, vol. 11, no. 2, pp. 52–58, Apr. 2022, doi: 10.24815/jacps.v11i2.23789.</w:t>
      </w:r>
    </w:p>
    <w:p w14:paraId="6263CEBF"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5]</w:t>
      </w:r>
      <w:r w:rsidRPr="00CB6D6E">
        <w:rPr>
          <w:rFonts w:ascii="Cambria" w:hAnsi="Cambria"/>
          <w:noProof/>
          <w:sz w:val="20"/>
          <w:szCs w:val="24"/>
        </w:rPr>
        <w:tab/>
        <w:t xml:space="preserve">S. Hartanto and Ratnawati, “SAWIT DENGAN METODE AKTIVASI KIMIA,” </w:t>
      </w:r>
      <w:r w:rsidRPr="00CB6D6E">
        <w:rPr>
          <w:rFonts w:ascii="Cambria" w:hAnsi="Cambria"/>
          <w:i/>
          <w:iCs/>
          <w:noProof/>
          <w:sz w:val="20"/>
          <w:szCs w:val="24"/>
        </w:rPr>
        <w:t>Sains Mater. Indones.</w:t>
      </w:r>
      <w:r w:rsidRPr="00CB6D6E">
        <w:rPr>
          <w:rFonts w:ascii="Cambria" w:hAnsi="Cambria"/>
          <w:noProof/>
          <w:sz w:val="20"/>
          <w:szCs w:val="24"/>
        </w:rPr>
        <w:t>, vol. 12, no. 1, pp. 12–16, 2010.</w:t>
      </w:r>
    </w:p>
    <w:p w14:paraId="29FF4F27"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6]</w:t>
      </w:r>
      <w:r w:rsidRPr="00CB6D6E">
        <w:rPr>
          <w:rFonts w:ascii="Cambria" w:hAnsi="Cambria"/>
          <w:noProof/>
          <w:sz w:val="20"/>
          <w:szCs w:val="24"/>
        </w:rPr>
        <w:tab/>
        <w:t xml:space="preserve">J. Katesa, S. Junpiromand, and C. Tangsathitkulchai, “Effect of Carbonization Temperature on Properties of Char and Activated Carbon from Coconut Shell,” </w:t>
      </w:r>
      <w:r w:rsidRPr="00CB6D6E">
        <w:rPr>
          <w:rFonts w:ascii="Cambria" w:hAnsi="Cambria"/>
          <w:i/>
          <w:iCs/>
          <w:noProof/>
          <w:sz w:val="20"/>
          <w:szCs w:val="24"/>
        </w:rPr>
        <w:t>Suranaree J. Sci. Technol</w:t>
      </w:r>
      <w:r w:rsidRPr="00CB6D6E">
        <w:rPr>
          <w:rFonts w:ascii="Cambria" w:hAnsi="Cambria"/>
          <w:noProof/>
          <w:sz w:val="20"/>
          <w:szCs w:val="24"/>
        </w:rPr>
        <w:t>, vol. 20, no. 4, pp. 269–278, 2013.</w:t>
      </w:r>
    </w:p>
    <w:p w14:paraId="428C55DF"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7]</w:t>
      </w:r>
      <w:r w:rsidRPr="00CB6D6E">
        <w:rPr>
          <w:rFonts w:ascii="Cambria" w:hAnsi="Cambria"/>
          <w:noProof/>
          <w:sz w:val="20"/>
          <w:szCs w:val="24"/>
        </w:rPr>
        <w:tab/>
        <w:t xml:space="preserve">Aulia, Aprilianda, F. S. Arsyad, and A. Johan, “Temperature carbonization effect on the quality of activated carbon based on rubber seed shell,” </w:t>
      </w:r>
      <w:r w:rsidRPr="00CB6D6E">
        <w:rPr>
          <w:rFonts w:ascii="Cambria" w:hAnsi="Cambria"/>
          <w:i/>
          <w:iCs/>
          <w:noProof/>
          <w:sz w:val="20"/>
          <w:szCs w:val="24"/>
        </w:rPr>
        <w:t>J. Phys. Conf. Ser.</w:t>
      </w:r>
      <w:r w:rsidRPr="00CB6D6E">
        <w:rPr>
          <w:rFonts w:ascii="Cambria" w:hAnsi="Cambria"/>
          <w:noProof/>
          <w:sz w:val="20"/>
          <w:szCs w:val="24"/>
        </w:rPr>
        <w:t>, vol. 1282, no. 1, 2019, doi: 10.1088/1742-6596/1282/1/012043.</w:t>
      </w:r>
    </w:p>
    <w:p w14:paraId="1CC72986"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8]</w:t>
      </w:r>
      <w:r w:rsidRPr="00CB6D6E">
        <w:rPr>
          <w:rFonts w:ascii="Cambria" w:hAnsi="Cambria"/>
          <w:noProof/>
          <w:sz w:val="20"/>
          <w:szCs w:val="24"/>
        </w:rPr>
        <w:tab/>
        <w:t xml:space="preserve">A. N. Huda, I. Lestari, and S. Hidayat, “Pemanfaatan Karbon Aktif Dari Sekam Padi Sebagai Elektroda Superkapasitor,” </w:t>
      </w:r>
      <w:r w:rsidRPr="00CB6D6E">
        <w:rPr>
          <w:rFonts w:ascii="Cambria" w:hAnsi="Cambria"/>
          <w:i/>
          <w:iCs/>
          <w:noProof/>
          <w:sz w:val="20"/>
          <w:szCs w:val="24"/>
        </w:rPr>
        <w:t>J. Ilmu dan Inov. Fis.</w:t>
      </w:r>
      <w:r w:rsidRPr="00CB6D6E">
        <w:rPr>
          <w:rFonts w:ascii="Cambria" w:hAnsi="Cambria"/>
          <w:noProof/>
          <w:sz w:val="20"/>
          <w:szCs w:val="24"/>
        </w:rPr>
        <w:t>, vol. 06, no. 02, pp. 102–113, 2022.</w:t>
      </w:r>
    </w:p>
    <w:p w14:paraId="1F90C788"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29]</w:t>
      </w:r>
      <w:r w:rsidRPr="00CB6D6E">
        <w:rPr>
          <w:rFonts w:ascii="Cambria" w:hAnsi="Cambria"/>
          <w:noProof/>
          <w:sz w:val="20"/>
          <w:szCs w:val="24"/>
        </w:rPr>
        <w:tab/>
        <w:t xml:space="preserve">R. Novitra, H. Aziz, and E. Taer, “Supercapactors based on active carbon from spent arabica coffee ground using NaOH activators,” </w:t>
      </w:r>
      <w:r w:rsidRPr="00CB6D6E">
        <w:rPr>
          <w:rFonts w:ascii="Cambria" w:hAnsi="Cambria"/>
          <w:i/>
          <w:iCs/>
          <w:noProof/>
          <w:sz w:val="20"/>
          <w:szCs w:val="24"/>
        </w:rPr>
        <w:t>J. Aceh Phys. Soc.</w:t>
      </w:r>
      <w:r w:rsidRPr="00CB6D6E">
        <w:rPr>
          <w:rFonts w:ascii="Cambria" w:hAnsi="Cambria"/>
          <w:noProof/>
          <w:sz w:val="20"/>
          <w:szCs w:val="24"/>
        </w:rPr>
        <w:t>, vol. 11, no. 1, pp. 33–40, 2022, doi: 10.24815/jacps.v11i1.22227.</w:t>
      </w:r>
    </w:p>
    <w:p w14:paraId="10437BAF"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lastRenderedPageBreak/>
        <w:t>[30]</w:t>
      </w:r>
      <w:r w:rsidRPr="00CB6D6E">
        <w:rPr>
          <w:rFonts w:ascii="Cambria" w:hAnsi="Cambria"/>
          <w:noProof/>
          <w:sz w:val="20"/>
          <w:szCs w:val="24"/>
        </w:rPr>
        <w:tab/>
        <w:t xml:space="preserve">D. L. Pavia, G. Lampman, G. S. Kriz, and J. R. Vyvyan, </w:t>
      </w:r>
      <w:r w:rsidRPr="00CB6D6E">
        <w:rPr>
          <w:rFonts w:ascii="Cambria" w:hAnsi="Cambria"/>
          <w:i/>
          <w:iCs/>
          <w:noProof/>
          <w:sz w:val="20"/>
          <w:szCs w:val="24"/>
        </w:rPr>
        <w:t>Introduction to Spectroscopy</w:t>
      </w:r>
      <w:r w:rsidRPr="00CB6D6E">
        <w:rPr>
          <w:rFonts w:ascii="Cambria" w:hAnsi="Cambria"/>
          <w:noProof/>
          <w:sz w:val="20"/>
          <w:szCs w:val="24"/>
        </w:rPr>
        <w:t>, vol. Vol. 32, no. 1. 2009. doi: 10.3917/popu.p1977.32n1.0034.</w:t>
      </w:r>
    </w:p>
    <w:p w14:paraId="07ECA2CC"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31]</w:t>
      </w:r>
      <w:r w:rsidRPr="00CB6D6E">
        <w:rPr>
          <w:rFonts w:ascii="Cambria" w:hAnsi="Cambria"/>
          <w:noProof/>
          <w:sz w:val="20"/>
          <w:szCs w:val="24"/>
        </w:rPr>
        <w:tab/>
        <w:t xml:space="preserve">M. S. Islam, B. C. Ang, S. Gharehkhani, and A. B. M. Afifi, “Adsorption capability of activated carbon synthesized from coconut shell,” </w:t>
      </w:r>
      <w:r w:rsidRPr="00CB6D6E">
        <w:rPr>
          <w:rFonts w:ascii="Cambria" w:hAnsi="Cambria"/>
          <w:i/>
          <w:iCs/>
          <w:noProof/>
          <w:sz w:val="20"/>
          <w:szCs w:val="24"/>
        </w:rPr>
        <w:t>Carbon Lett.</w:t>
      </w:r>
      <w:r w:rsidRPr="00CB6D6E">
        <w:rPr>
          <w:rFonts w:ascii="Cambria" w:hAnsi="Cambria"/>
          <w:noProof/>
          <w:sz w:val="20"/>
          <w:szCs w:val="24"/>
        </w:rPr>
        <w:t>, vol. 20, no. 1, pp. 1–9, 2016, doi: 10.5714/CL.2016.20.001.</w:t>
      </w:r>
    </w:p>
    <w:p w14:paraId="1C2E24C2"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32]</w:t>
      </w:r>
      <w:r w:rsidRPr="00CB6D6E">
        <w:rPr>
          <w:rFonts w:ascii="Cambria" w:hAnsi="Cambria"/>
          <w:noProof/>
          <w:sz w:val="20"/>
          <w:szCs w:val="24"/>
        </w:rPr>
        <w:tab/>
        <w:t xml:space="preserve">V. Purwandari, S. Gea, and B. Wijosentono, “Analisa XRD Terhadap Perubahan Struktur Dan Kristalinitas Karbonisasi Batubara Sawahlunto – Sijunjung Sumatera Barat,” </w:t>
      </w:r>
      <w:r w:rsidRPr="00CB6D6E">
        <w:rPr>
          <w:rFonts w:ascii="Cambria" w:hAnsi="Cambria"/>
          <w:i/>
          <w:iCs/>
          <w:noProof/>
          <w:sz w:val="20"/>
          <w:szCs w:val="24"/>
        </w:rPr>
        <w:t>Talent. Conf. Ser. Sci. Technol.</w:t>
      </w:r>
      <w:r w:rsidRPr="00CB6D6E">
        <w:rPr>
          <w:rFonts w:ascii="Cambria" w:hAnsi="Cambria"/>
          <w:noProof/>
          <w:sz w:val="20"/>
          <w:szCs w:val="24"/>
        </w:rPr>
        <w:t xml:space="preserve">, vol. 2, no. 1, pp. </w:t>
      </w:r>
      <w:r w:rsidRPr="00CB6D6E">
        <w:rPr>
          <w:rFonts w:ascii="Cambria" w:hAnsi="Cambria"/>
          <w:noProof/>
          <w:sz w:val="20"/>
          <w:szCs w:val="24"/>
        </w:rPr>
        <w:t>88–91, 2019, doi: 10.32734/st.v2i1.321.</w:t>
      </w:r>
    </w:p>
    <w:p w14:paraId="3144E63E" w14:textId="77777777" w:rsidR="00CB6D6E" w:rsidRPr="00CB6D6E" w:rsidRDefault="00CB6D6E" w:rsidP="00CB6D6E">
      <w:pPr>
        <w:widowControl w:val="0"/>
        <w:autoSpaceDE w:val="0"/>
        <w:autoSpaceDN w:val="0"/>
        <w:adjustRightInd w:val="0"/>
        <w:ind w:left="640" w:hanging="640"/>
        <w:jc w:val="both"/>
        <w:rPr>
          <w:rFonts w:ascii="Cambria" w:hAnsi="Cambria"/>
          <w:noProof/>
          <w:sz w:val="20"/>
          <w:szCs w:val="24"/>
        </w:rPr>
      </w:pPr>
      <w:r w:rsidRPr="00CB6D6E">
        <w:rPr>
          <w:rFonts w:ascii="Cambria" w:hAnsi="Cambria"/>
          <w:noProof/>
          <w:sz w:val="20"/>
          <w:szCs w:val="24"/>
        </w:rPr>
        <w:t>[33]</w:t>
      </w:r>
      <w:r w:rsidRPr="00CB6D6E">
        <w:rPr>
          <w:rFonts w:ascii="Cambria" w:hAnsi="Cambria"/>
          <w:noProof/>
          <w:sz w:val="20"/>
          <w:szCs w:val="24"/>
        </w:rPr>
        <w:tab/>
        <w:t xml:space="preserve">Y. W. Yap </w:t>
      </w:r>
      <w:r w:rsidRPr="00CB6D6E">
        <w:rPr>
          <w:rFonts w:ascii="Cambria" w:hAnsi="Cambria"/>
          <w:i/>
          <w:iCs/>
          <w:noProof/>
          <w:sz w:val="20"/>
          <w:szCs w:val="24"/>
        </w:rPr>
        <w:t>et al.</w:t>
      </w:r>
      <w:r w:rsidRPr="00CB6D6E">
        <w:rPr>
          <w:rFonts w:ascii="Cambria" w:hAnsi="Cambria"/>
          <w:noProof/>
          <w:sz w:val="20"/>
          <w:szCs w:val="24"/>
        </w:rPr>
        <w:t xml:space="preserve">, “Influence of Carbonization Conditions and Temperature Variations on the Characteristics of Coconut Shell Carbon,” </w:t>
      </w:r>
      <w:r w:rsidRPr="00CB6D6E">
        <w:rPr>
          <w:rFonts w:ascii="Cambria" w:hAnsi="Cambria"/>
          <w:i/>
          <w:iCs/>
          <w:noProof/>
          <w:sz w:val="20"/>
          <w:szCs w:val="24"/>
        </w:rPr>
        <w:t>Int. J. Nanoelectron. Mater.</w:t>
      </w:r>
      <w:r w:rsidRPr="00CB6D6E">
        <w:rPr>
          <w:rFonts w:ascii="Cambria" w:hAnsi="Cambria"/>
          <w:noProof/>
          <w:sz w:val="20"/>
          <w:szCs w:val="24"/>
        </w:rPr>
        <w:t>, vol. 17, no. 3, pp. 381–387, 2024, doi: 10.58915/ijneam.v17i3.1130.</w:t>
      </w:r>
    </w:p>
    <w:p w14:paraId="3B41A21B" w14:textId="77777777" w:rsidR="00CB6D6E" w:rsidRPr="00CB6D6E" w:rsidRDefault="00CB6D6E" w:rsidP="00CB6D6E">
      <w:pPr>
        <w:widowControl w:val="0"/>
        <w:autoSpaceDE w:val="0"/>
        <w:autoSpaceDN w:val="0"/>
        <w:adjustRightInd w:val="0"/>
        <w:ind w:left="640" w:hanging="640"/>
        <w:jc w:val="both"/>
        <w:rPr>
          <w:rFonts w:ascii="Cambria" w:hAnsi="Cambria"/>
          <w:noProof/>
          <w:sz w:val="20"/>
        </w:rPr>
      </w:pPr>
      <w:r w:rsidRPr="00CB6D6E">
        <w:rPr>
          <w:rFonts w:ascii="Cambria" w:hAnsi="Cambria"/>
          <w:noProof/>
          <w:sz w:val="20"/>
          <w:szCs w:val="24"/>
        </w:rPr>
        <w:t>[34]</w:t>
      </w:r>
      <w:r w:rsidRPr="00CB6D6E">
        <w:rPr>
          <w:rFonts w:ascii="Cambria" w:hAnsi="Cambria"/>
          <w:noProof/>
          <w:sz w:val="20"/>
          <w:szCs w:val="24"/>
        </w:rPr>
        <w:tab/>
        <w:t xml:space="preserve">G. Pari, “PENGARUH SELULOSA TERHADAP STRUKTURKARBON ARANG BAGIAN I: PENGARUH SUHU KARBONISASI,” </w:t>
      </w:r>
      <w:r w:rsidRPr="00CB6D6E">
        <w:rPr>
          <w:rFonts w:ascii="Cambria" w:hAnsi="Cambria"/>
          <w:i/>
          <w:iCs/>
          <w:noProof/>
          <w:sz w:val="20"/>
          <w:szCs w:val="24"/>
        </w:rPr>
        <w:t>J. Penelit. Has. Hutan</w:t>
      </w:r>
      <w:r w:rsidRPr="00CB6D6E">
        <w:rPr>
          <w:rFonts w:ascii="Cambria" w:hAnsi="Cambria"/>
          <w:noProof/>
          <w:sz w:val="20"/>
          <w:szCs w:val="24"/>
        </w:rPr>
        <w:t>, vol. 29, no. 002, pp. 33–45, 2011.</w:t>
      </w:r>
    </w:p>
    <w:p w14:paraId="6F47B192" w14:textId="64C5636A" w:rsidR="00CB6D6E" w:rsidRDefault="00CB6D6E" w:rsidP="00CB6D6E">
      <w:pPr>
        <w:spacing w:line="228" w:lineRule="auto"/>
        <w:ind w:left="4"/>
        <w:jc w:val="both"/>
        <w:rPr>
          <w:rFonts w:ascii="Cambria" w:eastAsia="Cambria" w:hAnsi="Cambria" w:cs="Cambria"/>
          <w:sz w:val="20"/>
          <w:szCs w:val="20"/>
        </w:rPr>
      </w:pPr>
      <w:r>
        <w:rPr>
          <w:rFonts w:ascii="Cambria" w:eastAsia="Cambria" w:hAnsi="Cambria" w:cs="Cambria"/>
          <w:sz w:val="20"/>
          <w:szCs w:val="20"/>
        </w:rPr>
        <w:fldChar w:fldCharType="end"/>
      </w:r>
    </w:p>
    <w:p w14:paraId="7BFD01DC" w14:textId="77777777" w:rsidR="00CB6D6E" w:rsidRDefault="00CB6D6E" w:rsidP="00CB6D6E">
      <w:pPr>
        <w:spacing w:line="228" w:lineRule="auto"/>
        <w:ind w:left="4"/>
        <w:jc w:val="both"/>
        <w:rPr>
          <w:rFonts w:ascii="Cambria" w:eastAsia="Cambria" w:hAnsi="Cambria" w:cs="Cambria"/>
          <w:sz w:val="20"/>
          <w:szCs w:val="20"/>
        </w:rPr>
      </w:pPr>
    </w:p>
    <w:p w14:paraId="25F322AB" w14:textId="77777777" w:rsidR="00CB6D6E" w:rsidRDefault="00CB6D6E" w:rsidP="00CB6D6E">
      <w:pPr>
        <w:spacing w:line="228" w:lineRule="auto"/>
        <w:ind w:left="4"/>
        <w:jc w:val="both"/>
        <w:rPr>
          <w:rFonts w:ascii="Cambria" w:eastAsia="Cambria" w:hAnsi="Cambria" w:cs="Cambria"/>
          <w:sz w:val="20"/>
          <w:szCs w:val="20"/>
        </w:rPr>
      </w:pPr>
    </w:p>
    <w:p w14:paraId="5289AABE" w14:textId="37DFF628" w:rsidR="00CB6D6E" w:rsidRPr="00CB6D6E" w:rsidRDefault="00CB6D6E" w:rsidP="00CB6D6E">
      <w:pPr>
        <w:spacing w:line="228" w:lineRule="auto"/>
        <w:jc w:val="both"/>
        <w:rPr>
          <w:rFonts w:ascii="Cambria" w:eastAsia="Cambria" w:hAnsi="Cambria" w:cs="Cambria"/>
          <w:sz w:val="20"/>
          <w:szCs w:val="20"/>
        </w:rPr>
        <w:sectPr w:rsidR="00CB6D6E" w:rsidRPr="00CB6D6E" w:rsidSect="009311FE">
          <w:type w:val="continuous"/>
          <w:pgSz w:w="11900" w:h="16840"/>
          <w:pgMar w:top="451" w:right="1124" w:bottom="21" w:left="1134" w:header="0" w:footer="0" w:gutter="0"/>
          <w:cols w:num="2" w:space="720" w:equalWidth="0">
            <w:col w:w="4546" w:space="556"/>
            <w:col w:w="4544"/>
          </w:cols>
        </w:sectPr>
      </w:pPr>
    </w:p>
    <w:p w14:paraId="22023591" w14:textId="5714CBFA" w:rsidR="001402E9" w:rsidRPr="00CB6D6E" w:rsidRDefault="001402E9" w:rsidP="00CB6D6E">
      <w:pPr>
        <w:ind w:right="374"/>
        <w:jc w:val="both"/>
        <w:rPr>
          <w:sz w:val="20"/>
          <w:szCs w:val="20"/>
        </w:rPr>
        <w:sectPr w:rsidR="001402E9" w:rsidRPr="00CB6D6E">
          <w:type w:val="continuous"/>
          <w:pgSz w:w="11900" w:h="16840"/>
          <w:pgMar w:top="451" w:right="1124" w:bottom="21" w:left="1134" w:header="0" w:footer="0" w:gutter="0"/>
          <w:cols w:space="720" w:equalWidth="0">
            <w:col w:w="9646"/>
          </w:cols>
        </w:sectPr>
      </w:pPr>
    </w:p>
    <w:p w14:paraId="24C17D13" w14:textId="77777777" w:rsidR="00CB6D6E" w:rsidRDefault="00CB6D6E" w:rsidP="00CB6D6E">
      <w:pPr>
        <w:pStyle w:val="OEBodySP"/>
        <w:ind w:firstLine="0"/>
        <w:rPr>
          <w:rFonts w:ascii="Cambria" w:hAnsi="Cambria"/>
          <w:b/>
        </w:rPr>
      </w:pPr>
      <w:bookmarkStart w:id="2" w:name="page2"/>
      <w:bookmarkEnd w:id="2"/>
    </w:p>
    <w:sectPr w:rsidR="00CB6D6E" w:rsidSect="001402E9">
      <w:type w:val="continuous"/>
      <w:pgSz w:w="11900" w:h="16840"/>
      <w:pgMar w:top="942" w:right="1124" w:bottom="275" w:left="1140" w:header="0" w:footer="0" w:gutter="0"/>
      <w:cols w:space="720" w:equalWidth="0">
        <w:col w:w="964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81279"/>
    <w:multiLevelType w:val="hybridMultilevel"/>
    <w:tmpl w:val="38C0A3D0"/>
    <w:lvl w:ilvl="0" w:tplc="0316C1E2">
      <w:start w:val="1"/>
      <w:numFmt w:val="decimal"/>
      <w:pStyle w:val="OEReference"/>
      <w:lvlText w:val="%1."/>
      <w:lvlJc w:val="left"/>
      <w:pPr>
        <w:tabs>
          <w:tab w:val="num" w:pos="360"/>
        </w:tabs>
        <w:ind w:left="360" w:hanging="360"/>
      </w:pPr>
      <w:rPr>
        <w:rFonts w:ascii="Cambria" w:hAnsi="Cambria" w:hint="default"/>
        <w:sz w:val="20"/>
        <w:szCs w:val="2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38E1F29"/>
    <w:multiLevelType w:val="hybridMultilevel"/>
    <w:tmpl w:val="9050E228"/>
    <w:lvl w:ilvl="0" w:tplc="B04A9FDC">
      <w:start w:val="1"/>
      <w:numFmt w:val="decimal"/>
      <w:lvlText w:val="%1."/>
      <w:lvlJc w:val="left"/>
    </w:lvl>
    <w:lvl w:ilvl="1" w:tplc="5672E08C">
      <w:numFmt w:val="decimal"/>
      <w:lvlText w:val=""/>
      <w:lvlJc w:val="left"/>
    </w:lvl>
    <w:lvl w:ilvl="2" w:tplc="FD08B91A">
      <w:numFmt w:val="decimal"/>
      <w:lvlText w:val=""/>
      <w:lvlJc w:val="left"/>
    </w:lvl>
    <w:lvl w:ilvl="3" w:tplc="9B6043B2">
      <w:numFmt w:val="decimal"/>
      <w:lvlText w:val=""/>
      <w:lvlJc w:val="left"/>
    </w:lvl>
    <w:lvl w:ilvl="4" w:tplc="83E6AEEA">
      <w:numFmt w:val="decimal"/>
      <w:lvlText w:val=""/>
      <w:lvlJc w:val="left"/>
    </w:lvl>
    <w:lvl w:ilvl="5" w:tplc="CA0CB0C6">
      <w:numFmt w:val="decimal"/>
      <w:lvlText w:val=""/>
      <w:lvlJc w:val="left"/>
    </w:lvl>
    <w:lvl w:ilvl="6" w:tplc="0EF66A48">
      <w:numFmt w:val="decimal"/>
      <w:lvlText w:val=""/>
      <w:lvlJc w:val="left"/>
    </w:lvl>
    <w:lvl w:ilvl="7" w:tplc="EB26A86A">
      <w:numFmt w:val="decimal"/>
      <w:lvlText w:val=""/>
      <w:lvlJc w:val="left"/>
    </w:lvl>
    <w:lvl w:ilvl="8" w:tplc="7D24519C">
      <w:numFmt w:val="decimal"/>
      <w:lvlText w:val=""/>
      <w:lvlJc w:val="left"/>
    </w:lvl>
  </w:abstractNum>
  <w:abstractNum w:abstractNumId="2" w15:restartNumberingAfterBreak="0">
    <w:nsid w:val="2AE8944A"/>
    <w:multiLevelType w:val="hybridMultilevel"/>
    <w:tmpl w:val="058070D2"/>
    <w:lvl w:ilvl="0" w:tplc="AFB8CE28">
      <w:start w:val="1"/>
      <w:numFmt w:val="bullet"/>
      <w:lvlText w:val="•"/>
      <w:lvlJc w:val="left"/>
    </w:lvl>
    <w:lvl w:ilvl="1" w:tplc="4F76DA3E">
      <w:numFmt w:val="decimal"/>
      <w:lvlText w:val=""/>
      <w:lvlJc w:val="left"/>
    </w:lvl>
    <w:lvl w:ilvl="2" w:tplc="1A7099C6">
      <w:numFmt w:val="decimal"/>
      <w:lvlText w:val=""/>
      <w:lvlJc w:val="left"/>
    </w:lvl>
    <w:lvl w:ilvl="3" w:tplc="AA121586">
      <w:numFmt w:val="decimal"/>
      <w:lvlText w:val=""/>
      <w:lvlJc w:val="left"/>
    </w:lvl>
    <w:lvl w:ilvl="4" w:tplc="0AEEC17A">
      <w:numFmt w:val="decimal"/>
      <w:lvlText w:val=""/>
      <w:lvlJc w:val="left"/>
    </w:lvl>
    <w:lvl w:ilvl="5" w:tplc="10BC5B54">
      <w:numFmt w:val="decimal"/>
      <w:lvlText w:val=""/>
      <w:lvlJc w:val="left"/>
    </w:lvl>
    <w:lvl w:ilvl="6" w:tplc="16CCEFCA">
      <w:numFmt w:val="decimal"/>
      <w:lvlText w:val=""/>
      <w:lvlJc w:val="left"/>
    </w:lvl>
    <w:lvl w:ilvl="7" w:tplc="CC22E088">
      <w:numFmt w:val="decimal"/>
      <w:lvlText w:val=""/>
      <w:lvlJc w:val="left"/>
    </w:lvl>
    <w:lvl w:ilvl="8" w:tplc="3C84E638">
      <w:numFmt w:val="decimal"/>
      <w:lvlText w:val=""/>
      <w:lvlJc w:val="left"/>
    </w:lvl>
  </w:abstractNum>
  <w:abstractNum w:abstractNumId="3" w15:restartNumberingAfterBreak="0">
    <w:nsid w:val="3A267FA0"/>
    <w:multiLevelType w:val="hybridMultilevel"/>
    <w:tmpl w:val="0738692C"/>
    <w:lvl w:ilvl="0" w:tplc="1CB21E0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D1B58BA"/>
    <w:multiLevelType w:val="hybridMultilevel"/>
    <w:tmpl w:val="72E88DEE"/>
    <w:lvl w:ilvl="0" w:tplc="7C80C0B2">
      <w:start w:val="1"/>
      <w:numFmt w:val="bullet"/>
      <w:lvlText w:val="τ"/>
      <w:lvlJc w:val="left"/>
    </w:lvl>
    <w:lvl w:ilvl="1" w:tplc="EA36B768">
      <w:start w:val="1"/>
      <w:numFmt w:val="bullet"/>
      <w:lvlText w:val="σ"/>
      <w:lvlJc w:val="left"/>
    </w:lvl>
    <w:lvl w:ilvl="2" w:tplc="8E16463E">
      <w:numFmt w:val="decimal"/>
      <w:lvlText w:val=""/>
      <w:lvlJc w:val="left"/>
    </w:lvl>
    <w:lvl w:ilvl="3" w:tplc="09BCDB12">
      <w:numFmt w:val="decimal"/>
      <w:lvlText w:val=""/>
      <w:lvlJc w:val="left"/>
    </w:lvl>
    <w:lvl w:ilvl="4" w:tplc="EA74F426">
      <w:numFmt w:val="decimal"/>
      <w:lvlText w:val=""/>
      <w:lvlJc w:val="left"/>
    </w:lvl>
    <w:lvl w:ilvl="5" w:tplc="F48055C8">
      <w:numFmt w:val="decimal"/>
      <w:lvlText w:val=""/>
      <w:lvlJc w:val="left"/>
    </w:lvl>
    <w:lvl w:ilvl="6" w:tplc="6FC675E4">
      <w:numFmt w:val="decimal"/>
      <w:lvlText w:val=""/>
      <w:lvlJc w:val="left"/>
    </w:lvl>
    <w:lvl w:ilvl="7" w:tplc="156E9582">
      <w:numFmt w:val="decimal"/>
      <w:lvlText w:val=""/>
      <w:lvlJc w:val="left"/>
    </w:lvl>
    <w:lvl w:ilvl="8" w:tplc="27401DBC">
      <w:numFmt w:val="decimal"/>
      <w:lvlText w:val=""/>
      <w:lvlJc w:val="left"/>
    </w:lvl>
  </w:abstractNum>
  <w:abstractNum w:abstractNumId="5" w15:restartNumberingAfterBreak="0">
    <w:nsid w:val="46E87CCD"/>
    <w:multiLevelType w:val="hybridMultilevel"/>
    <w:tmpl w:val="3822B75C"/>
    <w:lvl w:ilvl="0" w:tplc="BCA45E4C">
      <w:start w:val="2"/>
      <w:numFmt w:val="decimal"/>
      <w:lvlText w:val="%1."/>
      <w:lvlJc w:val="left"/>
    </w:lvl>
    <w:lvl w:ilvl="1" w:tplc="034A9154">
      <w:start w:val="3"/>
      <w:numFmt w:val="decimal"/>
      <w:lvlText w:val="%2."/>
      <w:lvlJc w:val="left"/>
    </w:lvl>
    <w:lvl w:ilvl="2" w:tplc="EB666484">
      <w:numFmt w:val="decimal"/>
      <w:lvlText w:val=""/>
      <w:lvlJc w:val="left"/>
    </w:lvl>
    <w:lvl w:ilvl="3" w:tplc="8AC6376A">
      <w:numFmt w:val="decimal"/>
      <w:lvlText w:val=""/>
      <w:lvlJc w:val="left"/>
    </w:lvl>
    <w:lvl w:ilvl="4" w:tplc="25546186">
      <w:numFmt w:val="decimal"/>
      <w:lvlText w:val=""/>
      <w:lvlJc w:val="left"/>
    </w:lvl>
    <w:lvl w:ilvl="5" w:tplc="ADF635B0">
      <w:numFmt w:val="decimal"/>
      <w:lvlText w:val=""/>
      <w:lvlJc w:val="left"/>
    </w:lvl>
    <w:lvl w:ilvl="6" w:tplc="25CC5AD0">
      <w:numFmt w:val="decimal"/>
      <w:lvlText w:val=""/>
      <w:lvlJc w:val="left"/>
    </w:lvl>
    <w:lvl w:ilvl="7" w:tplc="54BAE7CA">
      <w:numFmt w:val="decimal"/>
      <w:lvlText w:val=""/>
      <w:lvlJc w:val="left"/>
    </w:lvl>
    <w:lvl w:ilvl="8" w:tplc="C7A47A54">
      <w:numFmt w:val="decimal"/>
      <w:lvlText w:val=""/>
      <w:lvlJc w:val="left"/>
    </w:lvl>
  </w:abstractNum>
  <w:abstractNum w:abstractNumId="6" w15:restartNumberingAfterBreak="0">
    <w:nsid w:val="507ED7AB"/>
    <w:multiLevelType w:val="hybridMultilevel"/>
    <w:tmpl w:val="21506110"/>
    <w:lvl w:ilvl="0" w:tplc="0C40428A">
      <w:start w:val="1"/>
      <w:numFmt w:val="decimal"/>
      <w:lvlText w:val="%1"/>
      <w:lvlJc w:val="left"/>
    </w:lvl>
    <w:lvl w:ilvl="1" w:tplc="06F8C4DC">
      <w:numFmt w:val="decimal"/>
      <w:lvlText w:val=""/>
      <w:lvlJc w:val="left"/>
    </w:lvl>
    <w:lvl w:ilvl="2" w:tplc="9EE65344">
      <w:numFmt w:val="decimal"/>
      <w:lvlText w:val=""/>
      <w:lvlJc w:val="left"/>
    </w:lvl>
    <w:lvl w:ilvl="3" w:tplc="C5864986">
      <w:numFmt w:val="decimal"/>
      <w:lvlText w:val=""/>
      <w:lvlJc w:val="left"/>
    </w:lvl>
    <w:lvl w:ilvl="4" w:tplc="FD7639AE">
      <w:numFmt w:val="decimal"/>
      <w:lvlText w:val=""/>
      <w:lvlJc w:val="left"/>
    </w:lvl>
    <w:lvl w:ilvl="5" w:tplc="14F67892">
      <w:numFmt w:val="decimal"/>
      <w:lvlText w:val=""/>
      <w:lvlJc w:val="left"/>
    </w:lvl>
    <w:lvl w:ilvl="6" w:tplc="E56E542C">
      <w:numFmt w:val="decimal"/>
      <w:lvlText w:val=""/>
      <w:lvlJc w:val="left"/>
    </w:lvl>
    <w:lvl w:ilvl="7" w:tplc="6F00CC64">
      <w:numFmt w:val="decimal"/>
      <w:lvlText w:val=""/>
      <w:lvlJc w:val="left"/>
    </w:lvl>
    <w:lvl w:ilvl="8" w:tplc="A9C0BBD2">
      <w:numFmt w:val="decimal"/>
      <w:lvlText w:val=""/>
      <w:lvlJc w:val="left"/>
    </w:lvl>
  </w:abstractNum>
  <w:abstractNum w:abstractNumId="7" w15:restartNumberingAfterBreak="0">
    <w:nsid w:val="625558EC"/>
    <w:multiLevelType w:val="hybridMultilevel"/>
    <w:tmpl w:val="B94AFFE4"/>
    <w:lvl w:ilvl="0" w:tplc="99BE98AE">
      <w:start w:val="1"/>
      <w:numFmt w:val="bullet"/>
      <w:lvlText w:val="•"/>
      <w:lvlJc w:val="left"/>
    </w:lvl>
    <w:lvl w:ilvl="1" w:tplc="B32E983C">
      <w:numFmt w:val="decimal"/>
      <w:lvlText w:val=""/>
      <w:lvlJc w:val="left"/>
    </w:lvl>
    <w:lvl w:ilvl="2" w:tplc="BC1E6E08">
      <w:numFmt w:val="decimal"/>
      <w:lvlText w:val=""/>
      <w:lvlJc w:val="left"/>
    </w:lvl>
    <w:lvl w:ilvl="3" w:tplc="86887DBE">
      <w:numFmt w:val="decimal"/>
      <w:lvlText w:val=""/>
      <w:lvlJc w:val="left"/>
    </w:lvl>
    <w:lvl w:ilvl="4" w:tplc="714E24B8">
      <w:numFmt w:val="decimal"/>
      <w:lvlText w:val=""/>
      <w:lvlJc w:val="left"/>
    </w:lvl>
    <w:lvl w:ilvl="5" w:tplc="0E4003FA">
      <w:numFmt w:val="decimal"/>
      <w:lvlText w:val=""/>
      <w:lvlJc w:val="left"/>
    </w:lvl>
    <w:lvl w:ilvl="6" w:tplc="D6E6EC7E">
      <w:numFmt w:val="decimal"/>
      <w:lvlText w:val=""/>
      <w:lvlJc w:val="left"/>
    </w:lvl>
    <w:lvl w:ilvl="7" w:tplc="2BDE336A">
      <w:numFmt w:val="decimal"/>
      <w:lvlText w:val=""/>
      <w:lvlJc w:val="left"/>
    </w:lvl>
    <w:lvl w:ilvl="8" w:tplc="BE565AF2">
      <w:numFmt w:val="decimal"/>
      <w:lvlText w:val=""/>
      <w:lvlJc w:val="left"/>
    </w:lvl>
  </w:abstractNum>
  <w:abstractNum w:abstractNumId="8" w15:restartNumberingAfterBreak="0">
    <w:nsid w:val="724C1E48"/>
    <w:multiLevelType w:val="hybridMultilevel"/>
    <w:tmpl w:val="274028AC"/>
    <w:lvl w:ilvl="0" w:tplc="B2C022D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
  </w:num>
  <w:num w:numId="2">
    <w:abstractNumId w:val="7"/>
  </w:num>
  <w:num w:numId="3">
    <w:abstractNumId w:val="1"/>
  </w:num>
  <w:num w:numId="4">
    <w:abstractNumId w:val="5"/>
  </w:num>
  <w:num w:numId="5">
    <w:abstractNumId w:val="4"/>
  </w:num>
  <w:num w:numId="6">
    <w:abstractNumId w:val="6"/>
  </w:num>
  <w:num w:numId="7">
    <w:abstractNumId w:val="0"/>
  </w:num>
  <w:num w:numId="8">
    <w:abstractNumId w:val="0"/>
    <w:lvlOverride w:ilvl="0">
      <w:startOverride w:val="1"/>
    </w:lvlOverride>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2E9"/>
    <w:rsid w:val="0003312B"/>
    <w:rsid w:val="000F5AD5"/>
    <w:rsid w:val="001402E9"/>
    <w:rsid w:val="001E35C4"/>
    <w:rsid w:val="0022303D"/>
    <w:rsid w:val="002401E5"/>
    <w:rsid w:val="0026132B"/>
    <w:rsid w:val="002A14CC"/>
    <w:rsid w:val="002D4591"/>
    <w:rsid w:val="002E1D7C"/>
    <w:rsid w:val="00332BC0"/>
    <w:rsid w:val="00390D5D"/>
    <w:rsid w:val="00475287"/>
    <w:rsid w:val="004E2267"/>
    <w:rsid w:val="004F0F0C"/>
    <w:rsid w:val="0051289C"/>
    <w:rsid w:val="00640158"/>
    <w:rsid w:val="00803928"/>
    <w:rsid w:val="00856C8D"/>
    <w:rsid w:val="00866CEB"/>
    <w:rsid w:val="00874453"/>
    <w:rsid w:val="0088270C"/>
    <w:rsid w:val="00892883"/>
    <w:rsid w:val="008D1F73"/>
    <w:rsid w:val="008D651F"/>
    <w:rsid w:val="00923E79"/>
    <w:rsid w:val="009311FE"/>
    <w:rsid w:val="0094375E"/>
    <w:rsid w:val="00AC7580"/>
    <w:rsid w:val="00BD7C1B"/>
    <w:rsid w:val="00CB6D6E"/>
    <w:rsid w:val="00D84F2C"/>
    <w:rsid w:val="00E0080A"/>
    <w:rsid w:val="00F27A42"/>
    <w:rsid w:val="00F44B5C"/>
    <w:rsid w:val="00F90D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7C1EEA6"/>
  <w15:docId w15:val="{84606300-6E1B-4F7E-9DB9-6ECDC0621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2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ETableText">
    <w:name w:val="OE Table Text"/>
    <w:basedOn w:val="Normal"/>
    <w:rsid w:val="00D84F2C"/>
    <w:pPr>
      <w:spacing w:after="80"/>
    </w:pPr>
    <w:rPr>
      <w:rFonts w:eastAsia="MS Mincho"/>
      <w:sz w:val="20"/>
      <w:szCs w:val="20"/>
      <w:lang w:eastAsia="en-US"/>
    </w:rPr>
  </w:style>
  <w:style w:type="paragraph" w:customStyle="1" w:styleId="OEBodySP">
    <w:name w:val="OE Body SP"/>
    <w:basedOn w:val="Normal"/>
    <w:uiPriority w:val="99"/>
    <w:rsid w:val="00475287"/>
    <w:pPr>
      <w:ind w:firstLine="360"/>
      <w:jc w:val="both"/>
    </w:pPr>
    <w:rPr>
      <w:rFonts w:eastAsia="MS Mincho"/>
      <w:sz w:val="20"/>
      <w:szCs w:val="20"/>
      <w:lang w:eastAsia="en-US"/>
    </w:rPr>
  </w:style>
  <w:style w:type="paragraph" w:customStyle="1" w:styleId="OEReference">
    <w:name w:val="OE Reference"/>
    <w:basedOn w:val="Normal"/>
    <w:next w:val="Normal"/>
    <w:rsid w:val="00475287"/>
    <w:pPr>
      <w:numPr>
        <w:numId w:val="7"/>
      </w:numPr>
      <w:spacing w:after="20"/>
    </w:pPr>
    <w:rPr>
      <w:rFonts w:eastAsia="MS Mincho"/>
      <w:sz w:val="16"/>
      <w:szCs w:val="20"/>
      <w:lang w:eastAsia="en-US"/>
    </w:rPr>
  </w:style>
  <w:style w:type="paragraph" w:styleId="NormalWeb">
    <w:name w:val="Normal (Web)"/>
    <w:basedOn w:val="Normal"/>
    <w:uiPriority w:val="99"/>
    <w:unhideWhenUsed/>
    <w:rsid w:val="00856C8D"/>
    <w:pPr>
      <w:spacing w:before="100" w:beforeAutospacing="1" w:after="100" w:afterAutospacing="1"/>
    </w:pPr>
    <w:rPr>
      <w:rFonts w:eastAsia="Times New Roman"/>
      <w:sz w:val="24"/>
      <w:szCs w:val="24"/>
      <w:lang w:val="en-ID" w:eastAsia="en-ID"/>
    </w:rPr>
  </w:style>
  <w:style w:type="character" w:styleId="Strong">
    <w:name w:val="Strong"/>
    <w:basedOn w:val="DefaultParagraphFont"/>
    <w:uiPriority w:val="22"/>
    <w:qFormat/>
    <w:rsid w:val="00856C8D"/>
    <w:rPr>
      <w:b/>
      <w:bCs/>
    </w:rPr>
  </w:style>
  <w:style w:type="paragraph" w:styleId="ListParagraph">
    <w:name w:val="List Paragraph"/>
    <w:aliases w:val="Body of text,List Paragraph1,Body of text+1,Body of text+2,Body of text+3,List Paragraph11"/>
    <w:basedOn w:val="Normal"/>
    <w:link w:val="ListParagraphChar"/>
    <w:uiPriority w:val="34"/>
    <w:qFormat/>
    <w:rsid w:val="0026132B"/>
    <w:pPr>
      <w:spacing w:after="160" w:line="259" w:lineRule="auto"/>
      <w:ind w:left="720"/>
      <w:contextualSpacing/>
    </w:pPr>
    <w:rPr>
      <w:rFonts w:asciiTheme="minorHAnsi" w:eastAsiaTheme="minorHAnsi" w:hAnsiTheme="minorHAnsi" w:cstheme="minorBidi"/>
      <w:lang w:val="en-ID" w:eastAsia="en-US"/>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26132B"/>
    <w:rPr>
      <w:rFonts w:asciiTheme="minorHAnsi" w:eastAsiaTheme="minorHAnsi" w:hAnsiTheme="minorHAnsi" w:cstheme="minorBidi"/>
      <w:lang w:val="en-ID" w:eastAsia="en-US"/>
    </w:rPr>
  </w:style>
  <w:style w:type="table" w:styleId="TableGrid">
    <w:name w:val="Table Grid"/>
    <w:basedOn w:val="TableNormal"/>
    <w:uiPriority w:val="39"/>
    <w:rsid w:val="009311FE"/>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1D7C"/>
    <w:pPr>
      <w:spacing w:after="200"/>
    </w:pPr>
    <w:rPr>
      <w:rFonts w:asciiTheme="minorHAnsi" w:eastAsiaTheme="minorHAnsi" w:hAnsiTheme="minorHAnsi" w:cstheme="minorBidi"/>
      <w:i/>
      <w:iCs/>
      <w:color w:val="1F497D" w:themeColor="text2"/>
      <w:sz w:val="18"/>
      <w:szCs w:val="18"/>
      <w:lang w:eastAsia="en-US"/>
    </w:rPr>
  </w:style>
  <w:style w:type="table" w:styleId="PlainTable2">
    <w:name w:val="Plain Table 2"/>
    <w:basedOn w:val="TableNormal"/>
    <w:uiPriority w:val="42"/>
    <w:rsid w:val="002E1D7C"/>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D651F"/>
    <w:rPr>
      <w:color w:val="0000FF" w:themeColor="hyperlink"/>
      <w:u w:val="single"/>
    </w:rPr>
  </w:style>
  <w:style w:type="character" w:styleId="UnresolvedMention">
    <w:name w:val="Unresolved Mention"/>
    <w:basedOn w:val="DefaultParagraphFont"/>
    <w:uiPriority w:val="99"/>
    <w:semiHidden/>
    <w:unhideWhenUsed/>
    <w:rsid w:val="008D65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40977">
      <w:bodyDiv w:val="1"/>
      <w:marLeft w:val="0"/>
      <w:marRight w:val="0"/>
      <w:marTop w:val="0"/>
      <w:marBottom w:val="0"/>
      <w:divBdr>
        <w:top w:val="none" w:sz="0" w:space="0" w:color="auto"/>
        <w:left w:val="none" w:sz="0" w:space="0" w:color="auto"/>
        <w:bottom w:val="none" w:sz="0" w:space="0" w:color="auto"/>
        <w:right w:val="none" w:sz="0" w:space="0" w:color="auto"/>
      </w:divBdr>
    </w:div>
    <w:div w:id="737367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08026035@student.walisongo.ac.id"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Arinda_yukashima_putri_p_2008026004@walisongo.ac.id" TargetMode="Externa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hyperlink" Target="mailto:sheillarully@walisongo.ac.id" TargetMode="Externa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arsini@walisongo.ac.id" TargetMode="External"/><Relationship Id="rId14" Type="http://schemas.openxmlformats.org/officeDocument/2006/relationships/image" Target="media/image5.jpe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E330A-C391-49D6-9DAF-47A145C67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6976</Words>
  <Characters>153768</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hinkPad</cp:lastModifiedBy>
  <cp:revision>2</cp:revision>
  <cp:lastPrinted>2024-11-22T16:52:00Z</cp:lastPrinted>
  <dcterms:created xsi:type="dcterms:W3CDTF">2025-01-14T07:11:00Z</dcterms:created>
  <dcterms:modified xsi:type="dcterms:W3CDTF">2025-01-14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e9b243-7846-310d-96c4-6ff59c09dc7a</vt:lpwstr>
  </property>
  <property fmtid="{D5CDD505-2E9C-101B-9397-08002B2CF9AE}" pid="24" name="Mendeley Citation Style_1">
    <vt:lpwstr>http://www.zotero.org/styles/ieee</vt:lpwstr>
  </property>
</Properties>
</file>